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49D792" w14:textId="77777777" w:rsidR="00F8684B" w:rsidRPr="00181CC8" w:rsidRDefault="00EF0A37" w:rsidP="00EF0A37">
      <w:pPr>
        <w:pStyle w:val="berschrift1"/>
        <w:rPr>
          <w:rFonts w:ascii="Times New Roman" w:hAnsi="Times New Roman" w:cs="Times New Roman"/>
          <w:b/>
          <w:color w:val="auto"/>
          <w:lang w:val="en-US"/>
        </w:rPr>
      </w:pPr>
      <w:r w:rsidRPr="00181CC8">
        <w:rPr>
          <w:rFonts w:ascii="Times New Roman" w:hAnsi="Times New Roman" w:cs="Times New Roman"/>
          <w:b/>
          <w:color w:val="auto"/>
          <w:lang w:val="en-US"/>
        </w:rPr>
        <w:t>Supplementary Data</w:t>
      </w:r>
      <w:bookmarkStart w:id="0" w:name="_GoBack"/>
      <w:bookmarkEnd w:id="0"/>
    </w:p>
    <w:p w14:paraId="55DFDB32" w14:textId="77777777" w:rsidR="00EF0A37" w:rsidRPr="00181CC8" w:rsidRDefault="00EF0A37" w:rsidP="00EF0A37">
      <w:pPr>
        <w:rPr>
          <w:rFonts w:ascii="Times New Roman" w:hAnsi="Times New Roman" w:cs="Times New Roman"/>
          <w:lang w:val="en-US"/>
        </w:rPr>
      </w:pPr>
    </w:p>
    <w:p w14:paraId="22AEBF1F" w14:textId="68F8A64E" w:rsidR="008611C0" w:rsidRPr="008611C0" w:rsidRDefault="008611C0" w:rsidP="008611C0">
      <w:pPr>
        <w:pStyle w:val="Beschriftung"/>
        <w:keepNext/>
        <w:rPr>
          <w:rFonts w:ascii="Times New Roman" w:hAnsi="Times New Roman" w:cs="Times New Roman"/>
          <w:b w:val="0"/>
          <w:sz w:val="18"/>
        </w:rPr>
      </w:pPr>
      <w:r w:rsidRPr="008611C0">
        <w:rPr>
          <w:rFonts w:ascii="Times New Roman" w:hAnsi="Times New Roman" w:cs="Times New Roman"/>
          <w:b w:val="0"/>
          <w:sz w:val="18"/>
        </w:rPr>
        <w:t xml:space="preserve">Table </w:t>
      </w:r>
      <w:r w:rsidRPr="008611C0">
        <w:rPr>
          <w:rFonts w:ascii="Times New Roman" w:hAnsi="Times New Roman" w:cs="Times New Roman"/>
          <w:b w:val="0"/>
          <w:sz w:val="18"/>
        </w:rPr>
        <w:fldChar w:fldCharType="begin"/>
      </w:r>
      <w:r w:rsidRPr="008611C0">
        <w:rPr>
          <w:rFonts w:ascii="Times New Roman" w:hAnsi="Times New Roman" w:cs="Times New Roman"/>
          <w:b w:val="0"/>
          <w:sz w:val="18"/>
        </w:rPr>
        <w:instrText xml:space="preserve"> SEQ Table \* ARABIC </w:instrText>
      </w:r>
      <w:r w:rsidRPr="008611C0">
        <w:rPr>
          <w:rFonts w:ascii="Times New Roman" w:hAnsi="Times New Roman" w:cs="Times New Roman"/>
          <w:b w:val="0"/>
          <w:sz w:val="18"/>
        </w:rPr>
        <w:fldChar w:fldCharType="separate"/>
      </w:r>
      <w:r w:rsidRPr="008611C0">
        <w:rPr>
          <w:rFonts w:ascii="Times New Roman" w:hAnsi="Times New Roman" w:cs="Times New Roman"/>
          <w:b w:val="0"/>
          <w:noProof/>
          <w:sz w:val="18"/>
        </w:rPr>
        <w:t>1</w:t>
      </w:r>
      <w:r w:rsidRPr="008611C0">
        <w:rPr>
          <w:rFonts w:ascii="Times New Roman" w:hAnsi="Times New Roman" w:cs="Times New Roman"/>
          <w:b w:val="0"/>
          <w:sz w:val="18"/>
        </w:rPr>
        <w:fldChar w:fldCharType="end"/>
      </w:r>
      <w:r w:rsidRPr="008611C0">
        <w:rPr>
          <w:rFonts w:ascii="Times New Roman" w:hAnsi="Times New Roman" w:cs="Times New Roman"/>
          <w:b w:val="0"/>
          <w:sz w:val="18"/>
        </w:rPr>
        <w:t xml:space="preserve"> Plasmids carrying ESBL-genes in </w:t>
      </w:r>
      <w:proofErr w:type="spellStart"/>
      <w:r w:rsidRPr="008611C0">
        <w:rPr>
          <w:rFonts w:ascii="Times New Roman" w:hAnsi="Times New Roman" w:cs="Times New Roman"/>
          <w:b w:val="0"/>
          <w:i/>
          <w:sz w:val="18"/>
        </w:rPr>
        <w:t>Enterobacteriaceae</w:t>
      </w:r>
      <w:proofErr w:type="spellEnd"/>
      <w:r w:rsidRPr="008611C0">
        <w:rPr>
          <w:rFonts w:ascii="Times New Roman" w:hAnsi="Times New Roman" w:cs="Times New Roman"/>
          <w:b w:val="0"/>
          <w:sz w:val="18"/>
        </w:rPr>
        <w:t xml:space="preserve"> in poultry</w:t>
      </w:r>
    </w:p>
    <w:tbl>
      <w:tblPr>
        <w:tblW w:w="5083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03"/>
        <w:gridCol w:w="1730"/>
        <w:gridCol w:w="4549"/>
        <w:gridCol w:w="5132"/>
      </w:tblGrid>
      <w:tr w:rsidR="003776F3" w:rsidRPr="00181CC8" w14:paraId="791C062E" w14:textId="77777777" w:rsidTr="00CA0287">
        <w:trPr>
          <w:tblHeader/>
        </w:trPr>
        <w:tc>
          <w:tcPr>
            <w:tcW w:w="1069" w:type="pct"/>
          </w:tcPr>
          <w:p w14:paraId="07E9013B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b/>
                <w:szCs w:val="20"/>
              </w:rPr>
            </w:pPr>
            <w:r w:rsidRPr="00181CC8">
              <w:rPr>
                <w:rFonts w:ascii="Times New Roman" w:hAnsi="Times New Roman" w:cs="Times New Roman"/>
                <w:b/>
                <w:szCs w:val="20"/>
              </w:rPr>
              <w:t>Bacteria</w:t>
            </w:r>
          </w:p>
        </w:tc>
        <w:tc>
          <w:tcPr>
            <w:tcW w:w="596" w:type="pct"/>
          </w:tcPr>
          <w:p w14:paraId="21416F65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b/>
                <w:szCs w:val="20"/>
              </w:rPr>
            </w:pPr>
            <w:r w:rsidRPr="00181CC8">
              <w:rPr>
                <w:rFonts w:ascii="Times New Roman" w:hAnsi="Times New Roman" w:cs="Times New Roman"/>
                <w:b/>
                <w:szCs w:val="20"/>
              </w:rPr>
              <w:t>Plasmid Type</w:t>
            </w:r>
          </w:p>
        </w:tc>
        <w:tc>
          <w:tcPr>
            <w:tcW w:w="1567" w:type="pct"/>
          </w:tcPr>
          <w:p w14:paraId="665B2D96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b/>
                <w:szCs w:val="20"/>
              </w:rPr>
            </w:pPr>
            <w:r w:rsidRPr="00181CC8">
              <w:rPr>
                <w:rFonts w:ascii="Times New Roman" w:hAnsi="Times New Roman" w:cs="Times New Roman"/>
                <w:b/>
                <w:szCs w:val="20"/>
              </w:rPr>
              <w:t>Enzyme</w:t>
            </w:r>
          </w:p>
        </w:tc>
        <w:tc>
          <w:tcPr>
            <w:tcW w:w="1768" w:type="pct"/>
          </w:tcPr>
          <w:p w14:paraId="52F0C0A9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b/>
                <w:szCs w:val="20"/>
              </w:rPr>
            </w:pPr>
            <w:r w:rsidRPr="00181CC8">
              <w:rPr>
                <w:rFonts w:ascii="Times New Roman" w:hAnsi="Times New Roman" w:cs="Times New Roman"/>
                <w:b/>
                <w:szCs w:val="20"/>
              </w:rPr>
              <w:t>Reference</w:t>
            </w:r>
          </w:p>
        </w:tc>
      </w:tr>
      <w:tr w:rsidR="00436069" w:rsidRPr="00181CC8" w14:paraId="4F4113BF" w14:textId="77777777" w:rsidTr="00CA0287">
        <w:tc>
          <w:tcPr>
            <w:tcW w:w="1069" w:type="pct"/>
          </w:tcPr>
          <w:p w14:paraId="27DACEB9" w14:textId="2E1B798C" w:rsidR="00436069" w:rsidRPr="003776F3" w:rsidRDefault="00E10E74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>Escherichia coli</w:t>
            </w:r>
          </w:p>
        </w:tc>
        <w:tc>
          <w:tcPr>
            <w:tcW w:w="596" w:type="pct"/>
          </w:tcPr>
          <w:p w14:paraId="10396142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</w:rPr>
              <w:t>Col</w:t>
            </w:r>
            <w:r w:rsidRPr="00181CC8">
              <w:rPr>
                <w:rFonts w:ascii="Times New Roman" w:hAnsi="Times New Roman" w:cs="Times New Roman"/>
                <w:szCs w:val="20"/>
              </w:rPr>
              <w:t>E</w:t>
            </w:r>
            <w:proofErr w:type="spellEnd"/>
          </w:p>
        </w:tc>
        <w:tc>
          <w:tcPr>
            <w:tcW w:w="1567" w:type="pct"/>
          </w:tcPr>
          <w:p w14:paraId="0454D07C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MY-2, SHV-12</w:t>
            </w:r>
          </w:p>
        </w:tc>
        <w:tc>
          <w:tcPr>
            <w:tcW w:w="1768" w:type="pct"/>
          </w:tcPr>
          <w:p w14:paraId="44CEDEAB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KTwv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KTwv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3a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5E98A2EC" w14:textId="77777777" w:rsidTr="00CA0287">
        <w:tc>
          <w:tcPr>
            <w:tcW w:w="1069" w:type="pct"/>
          </w:tcPr>
          <w:p w14:paraId="09299C20" w14:textId="77777777" w:rsidR="00436069" w:rsidRPr="003776F3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1C571D17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Frep</w:t>
            </w:r>
            <w:proofErr w:type="spellEnd"/>
          </w:p>
        </w:tc>
        <w:tc>
          <w:tcPr>
            <w:tcW w:w="1567" w:type="pct"/>
          </w:tcPr>
          <w:p w14:paraId="5503CE4D" w14:textId="1C8664F1" w:rsidR="00436069" w:rsidRPr="00181CC8" w:rsidRDefault="00872C5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CMY-2</w:t>
            </w:r>
          </w:p>
        </w:tc>
        <w:tc>
          <w:tcPr>
            <w:tcW w:w="1768" w:type="pct"/>
          </w:tcPr>
          <w:p w14:paraId="533CCD31" w14:textId="77784910" w:rsidR="00436069" w:rsidRPr="00DF60ED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KTwv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KTwv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3a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DF60ED" w:rsidRPr="00181CC8" w14:paraId="5C49F6D3" w14:textId="77777777" w:rsidTr="00CA0287">
        <w:tc>
          <w:tcPr>
            <w:tcW w:w="1069" w:type="pct"/>
          </w:tcPr>
          <w:p w14:paraId="30345049" w14:textId="77777777" w:rsidR="00DF60ED" w:rsidRPr="00436069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61F8C574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B</w:t>
            </w:r>
            <w:proofErr w:type="spellEnd"/>
            <w:r w:rsidRPr="00181CC8">
              <w:rPr>
                <w:rFonts w:ascii="Times New Roman" w:hAnsi="Times New Roman" w:cs="Times New Roman"/>
                <w:szCs w:val="20"/>
              </w:rPr>
              <w:t>/O</w:t>
            </w:r>
          </w:p>
        </w:tc>
        <w:tc>
          <w:tcPr>
            <w:tcW w:w="1567" w:type="pct"/>
          </w:tcPr>
          <w:p w14:paraId="1FBBD12E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MY-2, CTX-M-1, TEM-1, SHV-12</w:t>
            </w:r>
          </w:p>
        </w:tc>
        <w:tc>
          <w:tcPr>
            <w:tcW w:w="1768" w:type="pct"/>
          </w:tcPr>
          <w:p w14:paraId="0354839E" w14:textId="39FCAD2E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OyBT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OyBT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3a; Shahada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</w:t>
            </w:r>
          </w:p>
        </w:tc>
      </w:tr>
      <w:tr w:rsidR="00DF60ED" w:rsidRPr="00181CC8" w14:paraId="165F1A5F" w14:textId="77777777" w:rsidTr="00CA0287">
        <w:tc>
          <w:tcPr>
            <w:tcW w:w="1069" w:type="pct"/>
          </w:tcPr>
          <w:p w14:paraId="41EA8CB3" w14:textId="77777777" w:rsidR="00DF60ED" w:rsidRPr="003776F3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5E2489C4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F</w:t>
            </w:r>
            <w:proofErr w:type="spellEnd"/>
          </w:p>
        </w:tc>
        <w:tc>
          <w:tcPr>
            <w:tcW w:w="1567" w:type="pct"/>
          </w:tcPr>
          <w:p w14:paraId="3AC5FCC5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TX-M-2, CTX-M-8, CTX-M-15, TEM-52,  SHV-12, CMY-2</w:t>
            </w:r>
          </w:p>
        </w:tc>
        <w:tc>
          <w:tcPr>
            <w:tcW w:w="1768" w:type="pct"/>
          </w:tcPr>
          <w:p w14:paraId="587EDFDE" w14:textId="240D2D7D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Eth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yNzMtODwv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xMDQtMTEwPC9wYWdlcz48dm9sdW1lPjExPC92b2x1bWU+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Eth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yNzMtODwv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xMDQtMTEwPC9wYWdlcz48dm9sdW1lPjExPC92b2x1bWU+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0; Kawamura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DF60ED" w:rsidRPr="001A3766" w14:paraId="5E1A5F90" w14:textId="77777777" w:rsidTr="00CA0287">
        <w:tc>
          <w:tcPr>
            <w:tcW w:w="1069" w:type="pct"/>
          </w:tcPr>
          <w:p w14:paraId="684186EB" w14:textId="77777777" w:rsidR="00DF60ED" w:rsidRPr="003776F3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34E1C222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FIB</w:t>
            </w:r>
            <w:proofErr w:type="spellEnd"/>
          </w:p>
        </w:tc>
        <w:tc>
          <w:tcPr>
            <w:tcW w:w="1567" w:type="pct"/>
          </w:tcPr>
          <w:p w14:paraId="53E1673F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 xml:space="preserve">CTX-M-1, CTX-M-2, CTX-M-8, CTX-M-15, CTX-M-14, TEM-1, TEM-52, TEM-20, SHV-2, SHV-12, CMY-2 </w:t>
            </w:r>
          </w:p>
        </w:tc>
        <w:tc>
          <w:tcPr>
            <w:tcW w:w="1768" w:type="pct"/>
          </w:tcPr>
          <w:p w14:paraId="0942AE03" w14:textId="108912C8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Qm9ydG9sYWlhIGV0IGFsLiwgMjAxMDsg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LiBBZ2Vu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Qm9ydG9sYWlhIGV0IGFsLiwgMjAxMDsg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LiBBZ2Vu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Bortolaia et al., 2010; Dierikx et al., 2010; Bortolaia et al., 2011; Dierikx et al., 2013a; Shahada et al., 2013; Kawamura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</w:t>
            </w:r>
          </w:p>
        </w:tc>
      </w:tr>
      <w:tr w:rsidR="00DF60ED" w:rsidRPr="00181CC8" w14:paraId="63469780" w14:textId="77777777" w:rsidTr="00CA0287">
        <w:tc>
          <w:tcPr>
            <w:tcW w:w="1069" w:type="pct"/>
          </w:tcPr>
          <w:p w14:paraId="34D0F32D" w14:textId="77777777" w:rsidR="00DF60ED" w:rsidRPr="003776F3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4F0DD359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FIC</w:t>
            </w:r>
            <w:proofErr w:type="spellEnd"/>
          </w:p>
        </w:tc>
        <w:tc>
          <w:tcPr>
            <w:tcW w:w="1567" w:type="pct"/>
          </w:tcPr>
          <w:p w14:paraId="6071DA8B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TX-M-2, CMY-2</w:t>
            </w:r>
          </w:p>
        </w:tc>
        <w:tc>
          <w:tcPr>
            <w:tcW w:w="1768" w:type="pct"/>
          </w:tcPr>
          <w:p w14:paraId="0AD9DED7" w14:textId="66C91514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OyBT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NhOyBT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3a; Shahada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  <w:lang w:val="de-DE"/>
              </w:rPr>
              <w:t xml:space="preserve"> 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  <w:lang w:val="de-DE"/>
              </w:rPr>
              <w:t xml:space="preserve"> </w:t>
            </w:r>
          </w:p>
        </w:tc>
      </w:tr>
      <w:tr w:rsidR="00DF60ED" w:rsidRPr="00181CC8" w14:paraId="564FA7E9" w14:textId="77777777" w:rsidTr="00CA0287">
        <w:tc>
          <w:tcPr>
            <w:tcW w:w="1069" w:type="pct"/>
          </w:tcPr>
          <w:p w14:paraId="6AD8A0D0" w14:textId="77777777" w:rsidR="00DF60ED" w:rsidRPr="003776F3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139E2B19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HI1</w:t>
            </w:r>
          </w:p>
        </w:tc>
        <w:tc>
          <w:tcPr>
            <w:tcW w:w="1567" w:type="pct"/>
          </w:tcPr>
          <w:p w14:paraId="35E82856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2660454F" w14:textId="4A522F12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DF60ED" w:rsidRPr="00181CC8" w14:paraId="348217C3" w14:textId="77777777" w:rsidTr="00CA0287">
        <w:trPr>
          <w:trHeight w:val="208"/>
        </w:trPr>
        <w:tc>
          <w:tcPr>
            <w:tcW w:w="1069" w:type="pct"/>
          </w:tcPr>
          <w:p w14:paraId="48E98909" w14:textId="77777777" w:rsidR="00DF60ED" w:rsidRPr="003776F3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423AED9E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HI2/P</w:t>
            </w:r>
          </w:p>
        </w:tc>
        <w:tc>
          <w:tcPr>
            <w:tcW w:w="1567" w:type="pct"/>
          </w:tcPr>
          <w:p w14:paraId="69BAADF2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</w:t>
            </w:r>
          </w:p>
        </w:tc>
        <w:tc>
          <w:tcPr>
            <w:tcW w:w="1768" w:type="pct"/>
          </w:tcPr>
          <w:p w14:paraId="39B01E2B" w14:textId="07A1054A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A3766" w14:paraId="79471E97" w14:textId="77777777" w:rsidTr="00CA0287">
        <w:tc>
          <w:tcPr>
            <w:tcW w:w="1069" w:type="pct"/>
          </w:tcPr>
          <w:p w14:paraId="0D3A59A2" w14:textId="77777777" w:rsidR="003776F3" w:rsidRPr="003776F3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50297235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610F394A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 xml:space="preserve">CTX-M-1, TEM-1, TEM-52, CMY-2, SHV-12 </w:t>
            </w:r>
          </w:p>
        </w:tc>
        <w:tc>
          <w:tcPr>
            <w:tcW w:w="1768" w:type="pct"/>
          </w:tcPr>
          <w:p w14:paraId="2015A427" w14:textId="24222462" w:rsidR="003776F3" w:rsidRPr="00DF60ED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HaXJsaWNoPC9BdXRob3I+PFllYXI+MjAwNzwvWWVhcj48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HaXJsaWNoPC9BdXRob3I+PFllYXI+MjAwNzwvWWVhcj48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DF60ED"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Girlich et al., 2007; Bortolaia et al., 2010; Dierikx et al., 2010; Bortolaia et al., 2011; Dierikx et al., 2013b; De Been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A3766" w14:paraId="7F876A9C" w14:textId="77777777" w:rsidTr="00CA0287">
        <w:tc>
          <w:tcPr>
            <w:tcW w:w="1069" w:type="pct"/>
          </w:tcPr>
          <w:p w14:paraId="42AF517E" w14:textId="77777777" w:rsidR="00436069" w:rsidRPr="001A3766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</w:p>
        </w:tc>
        <w:tc>
          <w:tcPr>
            <w:tcW w:w="596" w:type="pct"/>
          </w:tcPr>
          <w:p w14:paraId="5AD6271D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-Iγ</w:t>
            </w:r>
          </w:p>
        </w:tc>
        <w:tc>
          <w:tcPr>
            <w:tcW w:w="1567" w:type="pct"/>
          </w:tcPr>
          <w:p w14:paraId="64A7634B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, CTX-M-8, CTX-M-15, CMY-2, CTX-M-14, SHV-12, SHV-2</w:t>
            </w:r>
          </w:p>
        </w:tc>
        <w:tc>
          <w:tcPr>
            <w:tcW w:w="1768" w:type="pct"/>
          </w:tcPr>
          <w:p w14:paraId="04991356" w14:textId="77777777" w:rsidR="00436069" w:rsidRPr="00DF60ED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XdhbXVyYTwvQXV0aG9yPjxZZWFyPjIwMTQ8L1llYXI+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XdhbXVyYTwvQXV0aG9yPjxZZWFyPjIwMTQ8L1llYXI+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Shahada et al., 2013; Kawamura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DF60ED" w:rsidRPr="00DF60ED" w14:paraId="3759DFF0" w14:textId="77777777" w:rsidTr="00CA0287">
        <w:tc>
          <w:tcPr>
            <w:tcW w:w="1069" w:type="pct"/>
          </w:tcPr>
          <w:p w14:paraId="6CD8A802" w14:textId="77777777" w:rsidR="00DF60ED" w:rsidRPr="00436069" w:rsidRDefault="00DF60ED" w:rsidP="00DF60ED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</w:p>
        </w:tc>
        <w:tc>
          <w:tcPr>
            <w:tcW w:w="596" w:type="pct"/>
          </w:tcPr>
          <w:p w14:paraId="4EB257DA" w14:textId="77777777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K</w:t>
            </w:r>
            <w:proofErr w:type="spellEnd"/>
          </w:p>
        </w:tc>
        <w:tc>
          <w:tcPr>
            <w:tcW w:w="1567" w:type="pct"/>
          </w:tcPr>
          <w:p w14:paraId="2AE11B3E" w14:textId="6374EBE9" w:rsidR="00DF60ED" w:rsidRPr="00181CC8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 xml:space="preserve">CMY-2, TEM-1, </w:t>
            </w:r>
            <w:r>
              <w:rPr>
                <w:rFonts w:ascii="Times New Roman" w:hAnsi="Times New Roman" w:cs="Times New Roman"/>
                <w:szCs w:val="20"/>
              </w:rPr>
              <w:t xml:space="preserve">SHV-2, </w:t>
            </w:r>
            <w:r w:rsidRPr="00181CC8">
              <w:rPr>
                <w:rFonts w:ascii="Times New Roman" w:hAnsi="Times New Roman" w:cs="Times New Roman"/>
                <w:szCs w:val="20"/>
              </w:rPr>
              <w:t>SHV-12</w:t>
            </w:r>
          </w:p>
        </w:tc>
        <w:tc>
          <w:tcPr>
            <w:tcW w:w="1768" w:type="pct"/>
          </w:tcPr>
          <w:p w14:paraId="18DED339" w14:textId="4BFC1AEA" w:rsidR="00DF60ED" w:rsidRPr="00DF60ED" w:rsidRDefault="00DF60ED" w:rsidP="00DF60ED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A7IERp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zwvWWVhcj48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0"/>
              </w:rPr>
              <w:t>(Dierikx et al., 2010; Dierikx et al., 2013a; Shahada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t xml:space="preserve"> </w:t>
            </w:r>
          </w:p>
        </w:tc>
      </w:tr>
      <w:tr w:rsidR="003776F3" w:rsidRPr="001A3766" w14:paraId="7F11AD31" w14:textId="77777777" w:rsidTr="00CA0287">
        <w:tc>
          <w:tcPr>
            <w:tcW w:w="1069" w:type="pct"/>
          </w:tcPr>
          <w:p w14:paraId="386D906D" w14:textId="77777777" w:rsidR="003776F3" w:rsidRPr="00DF60ED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</w:p>
        </w:tc>
        <w:tc>
          <w:tcPr>
            <w:tcW w:w="596" w:type="pct"/>
          </w:tcPr>
          <w:p w14:paraId="681C5EFB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N</w:t>
            </w:r>
            <w:proofErr w:type="spellEnd"/>
          </w:p>
        </w:tc>
        <w:tc>
          <w:tcPr>
            <w:tcW w:w="1567" w:type="pct"/>
          </w:tcPr>
          <w:p w14:paraId="2374C03E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TX-M-2, CTX-M-9, CTX-M-32, group CMY-2, SHV-12</w:t>
            </w:r>
          </w:p>
        </w:tc>
        <w:tc>
          <w:tcPr>
            <w:tcW w:w="1768" w:type="pct"/>
          </w:tcPr>
          <w:p w14:paraId="50FFC411" w14:textId="490D9713" w:rsidR="003776F3" w:rsidRPr="00DF60ED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XdhbXVyYTwvQXV0aG9yPjxZZWFyPjIwMTQ8L1llYXI+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XdhbXVyYTwvQXV0aG9yPjxZZWFyPjIwMTQ8L1llYXI+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Bortolaia et al., 2010; Bortolaia et al., 2011; Dierikx et al., 2013a; Kawamura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1E6D2788" w14:textId="77777777" w:rsidTr="00CA0287">
        <w:tc>
          <w:tcPr>
            <w:tcW w:w="1069" w:type="pct"/>
          </w:tcPr>
          <w:p w14:paraId="3384EC1D" w14:textId="77777777" w:rsidR="00436069" w:rsidRPr="001A3766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</w:p>
        </w:tc>
        <w:tc>
          <w:tcPr>
            <w:tcW w:w="596" w:type="pct"/>
          </w:tcPr>
          <w:p w14:paraId="0D62EFE0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  <w:lang w:val="de-DE"/>
              </w:rPr>
              <w:t>Inc</w:t>
            </w:r>
            <w:proofErr w:type="spellEnd"/>
            <w:r w:rsidRPr="00181CC8">
              <w:rPr>
                <w:rFonts w:ascii="Times New Roman" w:hAnsi="Times New Roman" w:cs="Times New Roman"/>
                <w:szCs w:val="20"/>
              </w:rPr>
              <w:t>P</w:t>
            </w:r>
          </w:p>
        </w:tc>
        <w:tc>
          <w:tcPr>
            <w:tcW w:w="1567" w:type="pct"/>
          </w:tcPr>
          <w:p w14:paraId="279927F6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, CMY-2</w:t>
            </w:r>
          </w:p>
        </w:tc>
        <w:tc>
          <w:tcPr>
            <w:tcW w:w="1768" w:type="pct"/>
          </w:tcPr>
          <w:p w14:paraId="399EDC10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Eth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yNzMtODwv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xMDQtMTEwPC9wYWdlcz48dm9sdW1lPjExPC92b2x1bWU+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Eth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yNzMtODwv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xMDQtMTEwPC9wYWdlcz48dm9sdW1lPjExPC92b2x1bWU+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0; Kawamura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53113805" w14:textId="77777777" w:rsidTr="00CA0287">
        <w:tc>
          <w:tcPr>
            <w:tcW w:w="1069" w:type="pct"/>
          </w:tcPr>
          <w:p w14:paraId="16881CF4" w14:textId="77777777" w:rsidR="00436069" w:rsidRPr="00DF60ED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</w:p>
        </w:tc>
        <w:tc>
          <w:tcPr>
            <w:tcW w:w="596" w:type="pct"/>
          </w:tcPr>
          <w:p w14:paraId="7ECB7489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Y</w:t>
            </w:r>
            <w:proofErr w:type="spellEnd"/>
          </w:p>
        </w:tc>
        <w:tc>
          <w:tcPr>
            <w:tcW w:w="1567" w:type="pct"/>
          </w:tcPr>
          <w:p w14:paraId="5E4298F0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SHV-12,  CMY-2</w:t>
            </w:r>
          </w:p>
        </w:tc>
        <w:tc>
          <w:tcPr>
            <w:tcW w:w="1768" w:type="pct"/>
          </w:tcPr>
          <w:p w14:paraId="3BF2220E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FNo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7IFNo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Dierikx et al., 2010; Shahada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23A5428E" w14:textId="77777777" w:rsidTr="00CA0287">
        <w:tc>
          <w:tcPr>
            <w:tcW w:w="1069" w:type="pct"/>
          </w:tcPr>
          <w:p w14:paraId="174115C6" w14:textId="4455EB54" w:rsidR="00436069" w:rsidRPr="003776F3" w:rsidRDefault="00E10E74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lastRenderedPageBreak/>
              <w:t>Escherichia coli</w:t>
            </w:r>
            <w:r>
              <w:rPr>
                <w:rFonts w:ascii="Times New Roman" w:hAnsi="Times New Roman" w:cs="Times New Roman"/>
                <w:i/>
                <w:szCs w:val="20"/>
              </w:rPr>
              <w:br/>
            </w:r>
            <w:r w:rsidRPr="003776F3">
              <w:rPr>
                <w:rFonts w:ascii="Times New Roman" w:hAnsi="Times New Roman" w:cs="Times New Roman"/>
                <w:szCs w:val="20"/>
              </w:rPr>
              <w:t>Phylogenic group</w:t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A</w:t>
            </w:r>
          </w:p>
        </w:tc>
        <w:tc>
          <w:tcPr>
            <w:tcW w:w="596" w:type="pct"/>
          </w:tcPr>
          <w:p w14:paraId="36ED13F6" w14:textId="780D0828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F</w:t>
            </w:r>
            <w:proofErr w:type="spellEnd"/>
          </w:p>
        </w:tc>
        <w:tc>
          <w:tcPr>
            <w:tcW w:w="1567" w:type="pct"/>
          </w:tcPr>
          <w:p w14:paraId="4023A5B3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32989BFF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Pr="00181CC8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urfluh&lt;/Author&gt;&lt;Year&gt;2014&lt;/Year&gt;&lt;RecNum&gt;257&lt;/RecNum&gt;&lt;DisplayText&gt;(Zurfluh et al., 2014)&lt;/DisplayText&gt;&lt;record&gt;&lt;rec-number&gt;257&lt;/rec-number&gt;&lt;foreign-keys&gt;&lt;key app="EN" db-id="sz5ep9tf70sa5iewtatpzw0uazszd59trpre" timestamp="1430136478"&gt;257&lt;/key&gt;&lt;/foreign-keys&gt;&lt;ref-type name="Journal Article"&gt;17&lt;/ref-type&gt;&lt;contributors&gt;&lt;authors&gt;&lt;author&gt;Zurfluh, K.&lt;/author&gt;&lt;author&gt;Wang, J.&lt;/author&gt;&lt;author&gt;Klumpp, J.&lt;/author&gt;&lt;author&gt;Nuesch-Inderbinen, M.&lt;/author&gt;&lt;author&gt;Fanning, S.&lt;/author&gt;&lt;author&gt;Stephan, R.&lt;/author&gt;&lt;/authors&gt;&lt;/contributors&gt;&lt;auth-address&gt;Institute for Food Safety and Hygiene, Vetsuisse Faculty, University of Zurich Zurich, Switzerland.&amp;#xD;UCD Centre for Food Safety, School of Public Health, Physiotherapy and Population Science, UCD Centre for Molecular Innovation and Drug Discovery, University College Dublin Dublin, Ireland.&amp;#xD;Institute of Food, Nutrition and Health, Swiss Federal Institute of Technology in Zurich Zurich, Switzerland.&lt;/auth-address&gt;&lt;titles&gt;&lt;title&gt;Vertical transmission of highly similar bla CTX-M-1-harboring IncI1 plasmids in Escherichia coli with different MLST types in the poultry production pyramid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519&lt;/pages&gt;&lt;volume&gt;5&lt;/volume&gt;&lt;dates&gt;&lt;year&gt;2014&lt;/year&gt;&lt;/dates&gt;&lt;isbn&gt;1664-302X (Electronic)&amp;#xD;1664-302X (Linking)&lt;/isbn&gt;&lt;accession-num&gt;25324838&lt;/accession-num&gt;&lt;urls&gt;&lt;related-urls&gt;&lt;url&gt;http://www.ncbi.nlm.nih.gov/pubmed/25324838&lt;/url&gt;&lt;url&gt;http://journal.frontiersin.org/article/10.3389/fmicb.2014.00519/pdf&lt;/url&gt;&lt;/related-urls&gt;&lt;/urls&gt;&lt;custom2&gt;4179741&lt;/custom2&gt;&lt;electronic-resource-num&gt;10.3389/fmicb.2014.00519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Zurfluh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81CC8" w14:paraId="2179A814" w14:textId="77777777" w:rsidTr="00CA0287">
        <w:tc>
          <w:tcPr>
            <w:tcW w:w="1069" w:type="pct"/>
          </w:tcPr>
          <w:p w14:paraId="7032198D" w14:textId="1E860A2D" w:rsidR="003776F3" w:rsidRPr="003776F3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42C93E9F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3D7423A4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MY-2, TEM-1b</w:t>
            </w:r>
          </w:p>
        </w:tc>
        <w:tc>
          <w:tcPr>
            <w:tcW w:w="1768" w:type="pct"/>
          </w:tcPr>
          <w:p w14:paraId="2B88282A" w14:textId="741B6EB3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WnVy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WnVy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Agerso et al., 2014; Zurfluh et al., 2014; Huijbers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  <w:lang w:val="de-DE"/>
              </w:rPr>
              <w:t xml:space="preserve"> </w:t>
            </w:r>
          </w:p>
        </w:tc>
      </w:tr>
      <w:tr w:rsidR="003776F3" w:rsidRPr="00181CC8" w14:paraId="70E7F556" w14:textId="77777777" w:rsidTr="00CA0287">
        <w:tc>
          <w:tcPr>
            <w:tcW w:w="1069" w:type="pct"/>
          </w:tcPr>
          <w:p w14:paraId="5331D26B" w14:textId="77777777" w:rsidR="003776F3" w:rsidRPr="003776F3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076B2782" w14:textId="5F165D7A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K</w:t>
            </w:r>
            <w:proofErr w:type="spellEnd"/>
          </w:p>
        </w:tc>
        <w:tc>
          <w:tcPr>
            <w:tcW w:w="1567" w:type="pct"/>
          </w:tcPr>
          <w:p w14:paraId="34D75163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MY-2</w:t>
            </w:r>
          </w:p>
        </w:tc>
        <w:tc>
          <w:tcPr>
            <w:tcW w:w="1768" w:type="pct"/>
          </w:tcPr>
          <w:p w14:paraId="435A0E6B" w14:textId="6E505D72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Agerso&lt;/Author&gt;&lt;Year&gt;2014&lt;/Year&gt;&lt;RecNum&gt;288&lt;/RecNum&gt;&lt;DisplayText&gt;(Agerso et al., 2014)&lt;/DisplayText&gt;&lt;record&gt;&lt;rec-number&gt;288&lt;/rec-number&gt;&lt;foreign-keys&gt;&lt;key app="EN" db-id="sz5ep9tf70sa5iewtatpzw0uazszd59trpre" timestamp="1430215562"&gt;288&lt;/key&gt;&lt;/foreign-keys&gt;&lt;ref-type name="Journal Article"&gt;17&lt;/ref-type&gt;&lt;contributors&gt;&lt;authors&gt;&lt;author&gt;Agerso, Y.&lt;/author&gt;&lt;author&gt;Jensen, J. D.&lt;/author&gt;&lt;author&gt;Hasman, H.&lt;/author&gt;&lt;author&gt;Pedersen, K.&lt;/author&gt;&lt;/authors&gt;&lt;/contributors&gt;&lt;auth-address&gt;1 Research Group of Bacterial Genomics and Antimicrobial Resistance, National Food Institute, Technical University of Denmark , Lyngby, Denmark .&lt;/auth-address&gt;&lt;titles&gt;&lt;title&gt;Spread of extended spectrum cephalosporinase-producing Escherichia coli clones and plasmids from parent animals to broilers and to broiler meat in a production without use of cephalosporins&lt;/title&gt;&lt;secondary-title&gt;Foodborne Pathologens and Disease&lt;/secondary-title&gt;&lt;alt-title&gt;Foodborne pathogens and disease&lt;/alt-title&gt;&lt;/titles&gt;&lt;alt-periodical&gt;&lt;full-title&gt;Foodborne Pathogens and Disease&lt;/full-title&gt;&lt;abbr-1&gt;Foodborne Pathog. Dis.&lt;/abbr-1&gt;&lt;abbr-2&gt;Foodborne Pathog Dis&lt;/abbr-2&gt;&lt;abbr-3&gt;Foodborne Pathogens &amp;amp; Disease&lt;/abbr-3&gt;&lt;/alt-periodical&gt;&lt;pages&gt;740-746&lt;/pages&gt;&lt;volume&gt;11&lt;/volume&gt;&lt;number&gt;9&lt;/number&gt;&lt;dates&gt;&lt;year&gt;2014&lt;/year&gt;&lt;pub-dates&gt;&lt;date&gt;Sep&lt;/date&gt;&lt;/pub-dates&gt;&lt;/dates&gt;&lt;isbn&gt;1556-7125 (Electronic)&amp;#xD;1535-3141 (Linking)&lt;/isbn&gt;&lt;accession-num&gt;24972048&lt;/accession-num&gt;&lt;urls&gt;&lt;related-urls&gt;&lt;url&gt;http://www.ncbi.nlm.nih.gov/pubmed/24972048&lt;/url&gt;&lt;url&gt;http://online.liebertpub.com/doi/pdfplus/10.1089/fpd.2014.1742&lt;/url&gt;&lt;/related-urls&gt;&lt;/urls&gt;&lt;electronic-resource-num&gt;10.1089/fpd.2014.1742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Agerso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81CC8" w14:paraId="3F342514" w14:textId="77777777" w:rsidTr="00CA0287">
        <w:tc>
          <w:tcPr>
            <w:tcW w:w="1069" w:type="pct"/>
          </w:tcPr>
          <w:p w14:paraId="170124C5" w14:textId="00448105" w:rsidR="003776F3" w:rsidRPr="00E10E74" w:rsidRDefault="00E10E74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>Escherichia coli</w:t>
            </w:r>
            <w:r>
              <w:rPr>
                <w:rFonts w:ascii="Times New Roman" w:hAnsi="Times New Roman" w:cs="Times New Roman"/>
                <w:i/>
                <w:szCs w:val="20"/>
              </w:rPr>
              <w:br/>
            </w:r>
            <w:r w:rsidRPr="003776F3">
              <w:rPr>
                <w:rFonts w:ascii="Times New Roman" w:hAnsi="Times New Roman" w:cs="Times New Roman"/>
                <w:szCs w:val="20"/>
              </w:rPr>
              <w:t>Phylogenic group</w:t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B1</w:t>
            </w:r>
          </w:p>
        </w:tc>
        <w:tc>
          <w:tcPr>
            <w:tcW w:w="596" w:type="pct"/>
          </w:tcPr>
          <w:p w14:paraId="01671FD5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F</w:t>
            </w:r>
            <w:proofErr w:type="spellEnd"/>
          </w:p>
        </w:tc>
        <w:tc>
          <w:tcPr>
            <w:tcW w:w="1567" w:type="pct"/>
          </w:tcPr>
          <w:p w14:paraId="6C3CD9CC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757C5E22" w14:textId="69E9232C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Pr="00181CC8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urfluh&lt;/Author&gt;&lt;Year&gt;2014&lt;/Year&gt;&lt;RecNum&gt;257&lt;/RecNum&gt;&lt;DisplayText&gt;(Zurfluh et al., 2014)&lt;/DisplayText&gt;&lt;record&gt;&lt;rec-number&gt;257&lt;/rec-number&gt;&lt;foreign-keys&gt;&lt;key app="EN" db-id="sz5ep9tf70sa5iewtatpzw0uazszd59trpre" timestamp="1430136478"&gt;257&lt;/key&gt;&lt;/foreign-keys&gt;&lt;ref-type name="Journal Article"&gt;17&lt;/ref-type&gt;&lt;contributors&gt;&lt;authors&gt;&lt;author&gt;Zurfluh, K.&lt;/author&gt;&lt;author&gt;Wang, J.&lt;/author&gt;&lt;author&gt;Klumpp, J.&lt;/author&gt;&lt;author&gt;Nuesch-Inderbinen, M.&lt;/author&gt;&lt;author&gt;Fanning, S.&lt;/author&gt;&lt;author&gt;Stephan, R.&lt;/author&gt;&lt;/authors&gt;&lt;/contributors&gt;&lt;auth-address&gt;Institute for Food Safety and Hygiene, Vetsuisse Faculty, University of Zurich Zurich, Switzerland.&amp;#xD;UCD Centre for Food Safety, School of Public Health, Physiotherapy and Population Science, UCD Centre for Molecular Innovation and Drug Discovery, University College Dublin Dublin, Ireland.&amp;#xD;Institute of Food, Nutrition and Health, Swiss Federal Institute of Technology in Zurich Zurich, Switzerland.&lt;/auth-address&gt;&lt;titles&gt;&lt;title&gt;Vertical transmission of highly similar bla CTX-M-1-harboring IncI1 plasmids in Escherichia coli with different MLST types in the poultry production pyramid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519&lt;/pages&gt;&lt;volume&gt;5&lt;/volume&gt;&lt;dates&gt;&lt;year&gt;2014&lt;/year&gt;&lt;/dates&gt;&lt;isbn&gt;1664-302X (Electronic)&amp;#xD;1664-302X (Linking)&lt;/isbn&gt;&lt;accession-num&gt;25324838&lt;/accession-num&gt;&lt;urls&gt;&lt;related-urls&gt;&lt;url&gt;http://www.ncbi.nlm.nih.gov/pubmed/25324838&lt;/url&gt;&lt;url&gt;http://journal.frontiersin.org/article/10.3389/fmicb.2014.00519/pdf&lt;/url&gt;&lt;/related-urls&gt;&lt;/urls&gt;&lt;custom2&gt;4179741&lt;/custom2&gt;&lt;electronic-resource-num&gt;10.3389/fmicb.2014.00519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Zurfluh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81CC8" w14:paraId="435D9281" w14:textId="77777777" w:rsidTr="00CA0287">
        <w:tc>
          <w:tcPr>
            <w:tcW w:w="1069" w:type="pct"/>
          </w:tcPr>
          <w:p w14:paraId="4E7F4B4E" w14:textId="77777777" w:rsidR="003776F3" w:rsidRPr="003776F3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27074953" w14:textId="0A49E9E4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Cs w:val="20"/>
              </w:rPr>
              <w:t>IncFIIA</w:t>
            </w:r>
            <w:proofErr w:type="spellEnd"/>
            <w:r>
              <w:rPr>
                <w:rFonts w:ascii="Times New Roman" w:hAnsi="Times New Roman" w:cs="Times New Roman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Cs w:val="20"/>
              </w:rPr>
              <w:t>IncFIC</w:t>
            </w:r>
            <w:proofErr w:type="spellEnd"/>
            <w:r>
              <w:rPr>
                <w:rFonts w:ascii="Times New Roman" w:hAnsi="Times New Roman" w:cs="Times New Roman"/>
                <w:szCs w:val="20"/>
              </w:rPr>
              <w:t xml:space="preserve">, </w:t>
            </w: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FIB</w:t>
            </w:r>
            <w:proofErr w:type="spellEnd"/>
          </w:p>
        </w:tc>
        <w:tc>
          <w:tcPr>
            <w:tcW w:w="1567" w:type="pct"/>
          </w:tcPr>
          <w:p w14:paraId="5D94C95F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2FFE21A5" w14:textId="0EB251C1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XYW5nPC9BdXRob3I+PFllYXI+MjAxNDwvWWVhcj48UmVj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</w:fldData>
              </w:fldChar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XYW5nPC9BdXRob3I+PFllYXI+MjAxNDwvWWVhcj48UmVj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</w:fldData>
              </w:fldChar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DF60ED">
              <w:rPr>
                <w:rFonts w:ascii="Times New Roman" w:hAnsi="Times New Roman" w:cs="Times New Roman"/>
                <w:noProof/>
                <w:szCs w:val="20"/>
              </w:rPr>
              <w:t>(Wang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11390BD7" w14:textId="77777777" w:rsidTr="00CA0287">
        <w:tc>
          <w:tcPr>
            <w:tcW w:w="1069" w:type="pct"/>
          </w:tcPr>
          <w:p w14:paraId="1AA217F9" w14:textId="77777777" w:rsidR="00436069" w:rsidRPr="003776F3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577E5E08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25EA4A0D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MY-2</w:t>
            </w:r>
          </w:p>
        </w:tc>
        <w:tc>
          <w:tcPr>
            <w:tcW w:w="1768" w:type="pct"/>
          </w:tcPr>
          <w:p w14:paraId="282792D7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V2Fu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3NDAtNzQ2PC9wYWdlcz48dm9sdW1lPjExPC92b2x1bWU+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V2Fu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de-DE"/>
              </w:rPr>
              <w:t>(Agerso et al., 2014; Wang et al., 2014; Zurfluh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81CC8" w14:paraId="67F50640" w14:textId="77777777" w:rsidTr="00CA0287">
        <w:tc>
          <w:tcPr>
            <w:tcW w:w="1069" w:type="pct"/>
          </w:tcPr>
          <w:p w14:paraId="0FF9878B" w14:textId="02CC55AC" w:rsidR="003776F3" w:rsidRPr="003776F3" w:rsidRDefault="00E10E74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>Escherichia coli</w:t>
            </w:r>
            <w:r>
              <w:rPr>
                <w:rFonts w:ascii="Times New Roman" w:hAnsi="Times New Roman" w:cs="Times New Roman"/>
                <w:i/>
                <w:szCs w:val="20"/>
              </w:rPr>
              <w:br/>
            </w:r>
            <w:r w:rsidRPr="003776F3">
              <w:rPr>
                <w:rFonts w:ascii="Times New Roman" w:hAnsi="Times New Roman" w:cs="Times New Roman"/>
                <w:szCs w:val="20"/>
              </w:rPr>
              <w:t>Phylogenic group</w:t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B2</w:t>
            </w:r>
          </w:p>
        </w:tc>
        <w:tc>
          <w:tcPr>
            <w:tcW w:w="596" w:type="pct"/>
          </w:tcPr>
          <w:p w14:paraId="6DB823D9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4C444088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MY-2, TEM-52</w:t>
            </w:r>
          </w:p>
        </w:tc>
        <w:tc>
          <w:tcPr>
            <w:tcW w:w="1768" w:type="pct"/>
          </w:tcPr>
          <w:p w14:paraId="716C6F41" w14:textId="0BA4C0CF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Agerso&lt;/Author&gt;&lt;Year&gt;2014&lt;/Year&gt;&lt;RecNum&gt;288&lt;/RecNum&gt;&lt;DisplayText&gt;(Agerso et al., 2014)&lt;/DisplayText&gt;&lt;record&gt;&lt;rec-number&gt;288&lt;/rec-number&gt;&lt;foreign-keys&gt;&lt;key app="EN" db-id="sz5ep9tf70sa5iewtatpzw0uazszd59trpre" timestamp="1430215562"&gt;288&lt;/key&gt;&lt;/foreign-keys&gt;&lt;ref-type name="Journal Article"&gt;17&lt;/ref-type&gt;&lt;contributors&gt;&lt;authors&gt;&lt;author&gt;Agerso, Y.&lt;/author&gt;&lt;author&gt;Jensen, J. D.&lt;/author&gt;&lt;author&gt;Hasman, H.&lt;/author&gt;&lt;author&gt;Pedersen, K.&lt;/author&gt;&lt;/authors&gt;&lt;/contributors&gt;&lt;auth-address&gt;1 Research Group of Bacterial Genomics and Antimicrobial Resistance, National Food Institute, Technical University of Denmark , Lyngby, Denmark .&lt;/auth-address&gt;&lt;titles&gt;&lt;title&gt;Spread of extended spectrum cephalosporinase-producing Escherichia coli clones and plasmids from parent animals to broilers and to broiler meat in a production without use of cephalosporins&lt;/title&gt;&lt;secondary-title&gt;Foodborne Pathologens and Disease&lt;/secondary-title&gt;&lt;alt-title&gt;Foodborne pathogens and disease&lt;/alt-title&gt;&lt;/titles&gt;&lt;alt-periodical&gt;&lt;full-title&gt;Foodborne Pathogens and Disease&lt;/full-title&gt;&lt;abbr-1&gt;Foodborne Pathog. Dis.&lt;/abbr-1&gt;&lt;abbr-2&gt;Foodborne Pathog Dis&lt;/abbr-2&gt;&lt;abbr-3&gt;Foodborne Pathogens &amp;amp; Disease&lt;/abbr-3&gt;&lt;/alt-periodical&gt;&lt;pages&gt;740-746&lt;/pages&gt;&lt;volume&gt;11&lt;/volume&gt;&lt;number&gt;9&lt;/number&gt;&lt;dates&gt;&lt;year&gt;2014&lt;/year&gt;&lt;pub-dates&gt;&lt;date&gt;Sep&lt;/date&gt;&lt;/pub-dates&gt;&lt;/dates&gt;&lt;isbn&gt;1556-7125 (Electronic)&amp;#xD;1535-3141 (Linking)&lt;/isbn&gt;&lt;accession-num&gt;24972048&lt;/accession-num&gt;&lt;urls&gt;&lt;related-urls&gt;&lt;url&gt;http://www.ncbi.nlm.nih.gov/pubmed/24972048&lt;/url&gt;&lt;url&gt;http://online.liebertpub.com/doi/pdfplus/10.1089/fpd.2014.1742&lt;/url&gt;&lt;/related-urls&gt;&lt;/urls&gt;&lt;electronic-resource-num&gt;10.1089/fpd.2014.1742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Agerso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FnZXJzbyBldCBhbC4sIDIwMTQ7IEh1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</w:fldData>
              </w:fldChar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FnZXJzbyBldCBhbC4sIDIwMTQ7IEh1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</w:fldData>
              </w:fldChar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Agerso et al., 2014; Huijbers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473B76EE" w14:textId="77777777" w:rsidTr="00CA0287">
        <w:tc>
          <w:tcPr>
            <w:tcW w:w="1069" w:type="pct"/>
          </w:tcPr>
          <w:p w14:paraId="2DAE6B90" w14:textId="77777777" w:rsidR="00436069" w:rsidRPr="003776F3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17613BFF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K</w:t>
            </w:r>
            <w:proofErr w:type="spellEnd"/>
          </w:p>
        </w:tc>
        <w:tc>
          <w:tcPr>
            <w:tcW w:w="1567" w:type="pct"/>
          </w:tcPr>
          <w:p w14:paraId="08476076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MY-2, TEM-52</w:t>
            </w:r>
          </w:p>
        </w:tc>
        <w:tc>
          <w:tcPr>
            <w:tcW w:w="1768" w:type="pct"/>
          </w:tcPr>
          <w:p w14:paraId="354C3289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h1aWpiZXJzIGV0IGFsLiwgMjAxNSk8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h1aWpiZXJzIGV0IGFsLiwgMjAxNSk8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Huijbers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4F6C6AE2" w14:textId="77777777" w:rsidTr="00CA0287">
        <w:tc>
          <w:tcPr>
            <w:tcW w:w="1069" w:type="pct"/>
          </w:tcPr>
          <w:p w14:paraId="27BF4000" w14:textId="5DD8BA8B" w:rsidR="00436069" w:rsidRPr="00E10E74" w:rsidRDefault="00E10E74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>Escherichia coli</w:t>
            </w:r>
            <w:r>
              <w:rPr>
                <w:rFonts w:ascii="Times New Roman" w:hAnsi="Times New Roman" w:cs="Times New Roman"/>
                <w:i/>
                <w:szCs w:val="20"/>
              </w:rPr>
              <w:br/>
            </w:r>
            <w:r w:rsidRPr="003776F3">
              <w:rPr>
                <w:rFonts w:ascii="Times New Roman" w:hAnsi="Times New Roman" w:cs="Times New Roman"/>
                <w:szCs w:val="20"/>
              </w:rPr>
              <w:t>Phylogenic group</w:t>
            </w:r>
            <w:r w:rsidRPr="00181CC8">
              <w:rPr>
                <w:rFonts w:ascii="Times New Roman" w:hAnsi="Times New Roman" w:cs="Times New Roman"/>
                <w:szCs w:val="20"/>
              </w:rPr>
              <w:t xml:space="preserve"> D</w:t>
            </w:r>
          </w:p>
        </w:tc>
        <w:tc>
          <w:tcPr>
            <w:tcW w:w="596" w:type="pct"/>
          </w:tcPr>
          <w:p w14:paraId="6F07163D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F</w:t>
            </w:r>
            <w:proofErr w:type="spellEnd"/>
            <w:r w:rsidRPr="00181CC8">
              <w:rPr>
                <w:rFonts w:ascii="Times New Roman" w:hAnsi="Times New Roman" w:cs="Times New Roman"/>
                <w:szCs w:val="20"/>
              </w:rPr>
              <w:t xml:space="preserve">, </w:t>
            </w: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K</w:t>
            </w:r>
            <w:proofErr w:type="spellEnd"/>
          </w:p>
        </w:tc>
        <w:tc>
          <w:tcPr>
            <w:tcW w:w="1567" w:type="pct"/>
          </w:tcPr>
          <w:p w14:paraId="7DED24FB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0DB0B715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Pr="00181CC8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Zurfluh&lt;/Author&gt;&lt;Year&gt;2014&lt;/Year&gt;&lt;RecNum&gt;257&lt;/RecNum&gt;&lt;DisplayText&gt;(Zurfluh et al., 2014)&lt;/DisplayText&gt;&lt;record&gt;&lt;rec-number&gt;257&lt;/rec-number&gt;&lt;foreign-keys&gt;&lt;key app="EN" db-id="sz5ep9tf70sa5iewtatpzw0uazszd59trpre" timestamp="1430136478"&gt;257&lt;/key&gt;&lt;/foreign-keys&gt;&lt;ref-type name="Journal Article"&gt;17&lt;/ref-type&gt;&lt;contributors&gt;&lt;authors&gt;&lt;author&gt;Zurfluh, K.&lt;/author&gt;&lt;author&gt;Wang, J.&lt;/author&gt;&lt;author&gt;Klumpp, J.&lt;/author&gt;&lt;author&gt;Nuesch-Inderbinen, M.&lt;/author&gt;&lt;author&gt;Fanning, S.&lt;/author&gt;&lt;author&gt;Stephan, R.&lt;/author&gt;&lt;/authors&gt;&lt;/contributors&gt;&lt;auth-address&gt;Institute for Food Safety and Hygiene, Vetsuisse Faculty, University of Zurich Zurich, Switzerland.&amp;#xD;UCD Centre for Food Safety, School of Public Health, Physiotherapy and Population Science, UCD Centre for Molecular Innovation and Drug Discovery, University College Dublin Dublin, Ireland.&amp;#xD;Institute of Food, Nutrition and Health, Swiss Federal Institute of Technology in Zurich Zurich, Switzerland.&lt;/auth-address&gt;&lt;titles&gt;&lt;title&gt;Vertical transmission of highly similar bla CTX-M-1-harboring IncI1 plasmids in Escherichia coli with different MLST types in the poultry production pyramid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519&lt;/pages&gt;&lt;volume&gt;5&lt;/volume&gt;&lt;dates&gt;&lt;year&gt;2014&lt;/year&gt;&lt;/dates&gt;&lt;isbn&gt;1664-302X (Electronic)&amp;#xD;1664-302X (Linking)&lt;/isbn&gt;&lt;accession-num&gt;25324838&lt;/accession-num&gt;&lt;urls&gt;&lt;related-urls&gt;&lt;url&gt;http://www.ncbi.nlm.nih.gov/pubmed/25324838&lt;/url&gt;&lt;url&gt;http://journal.frontiersin.org/article/10.3389/fmicb.2014.00519/pdf&lt;/url&gt;&lt;/related-urls&gt;&lt;/urls&gt;&lt;custom2&gt;4179741&lt;/custom2&gt;&lt;electronic-resource-num&gt;10.3389/fmicb.2014.00519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Zurfluh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436069" w:rsidRPr="00181CC8" w14:paraId="11356CFC" w14:textId="77777777" w:rsidTr="00CA0287">
        <w:tc>
          <w:tcPr>
            <w:tcW w:w="1069" w:type="pct"/>
          </w:tcPr>
          <w:p w14:paraId="50685DD6" w14:textId="77777777" w:rsidR="00436069" w:rsidRPr="003776F3" w:rsidRDefault="00436069" w:rsidP="00F77E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4EE4C152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38D933D1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MY-2</w:t>
            </w:r>
          </w:p>
        </w:tc>
        <w:tc>
          <w:tcPr>
            <w:tcW w:w="1768" w:type="pct"/>
          </w:tcPr>
          <w:p w14:paraId="7FA5A845" w14:textId="77777777" w:rsidR="00436069" w:rsidRPr="00181CC8" w:rsidRDefault="00436069" w:rsidP="00F77E4B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WnVy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adXJmbHVoPC9BdXRob3I+PFllYXI+MjAxNDwvWWVhcj48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Agerso et al., 2014; Zurfluh et al., 2014; Huijbers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  <w:lang w:val="de-DE"/>
              </w:rPr>
              <w:t xml:space="preserve"> </w:t>
            </w:r>
          </w:p>
        </w:tc>
      </w:tr>
      <w:tr w:rsidR="003776F3" w:rsidRPr="00181CC8" w14:paraId="04547082" w14:textId="77777777" w:rsidTr="00CA0287">
        <w:tc>
          <w:tcPr>
            <w:tcW w:w="1069" w:type="pct"/>
          </w:tcPr>
          <w:p w14:paraId="01424FB5" w14:textId="77777777" w:rsidR="003776F3" w:rsidRPr="00436069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de-DE"/>
              </w:rPr>
            </w:pPr>
          </w:p>
        </w:tc>
        <w:tc>
          <w:tcPr>
            <w:tcW w:w="596" w:type="pct"/>
          </w:tcPr>
          <w:p w14:paraId="422BAF29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K</w:t>
            </w:r>
            <w:proofErr w:type="spellEnd"/>
          </w:p>
        </w:tc>
        <w:tc>
          <w:tcPr>
            <w:tcW w:w="1567" w:type="pct"/>
          </w:tcPr>
          <w:p w14:paraId="20EB9C00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MY-2</w:t>
            </w:r>
          </w:p>
        </w:tc>
        <w:tc>
          <w:tcPr>
            <w:tcW w:w="1768" w:type="pct"/>
          </w:tcPr>
          <w:p w14:paraId="09CC7941" w14:textId="3341DF13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/>
            </w:r>
            <w:r w:rsidR="00DF60ED">
              <w:rPr>
                <w:rFonts w:ascii="Times New Roman" w:hAnsi="Times New Roman" w:cs="Times New Roman"/>
                <w:szCs w:val="20"/>
              </w:rPr>
              <w:instrText xml:space="preserve"> ADDIN EN.CITE &lt;EndNote&gt;&lt;Cite&gt;&lt;Author&gt;Agerso&lt;/Author&gt;&lt;Year&gt;2014&lt;/Year&gt;&lt;RecNum&gt;288&lt;/RecNum&gt;&lt;DisplayText&gt;(Agerso et al., 2014)&lt;/DisplayText&gt;&lt;record&gt;&lt;rec-number&gt;288&lt;/rec-number&gt;&lt;foreign-keys&gt;&lt;key app="EN" db-id="sz5ep9tf70sa5iewtatpzw0uazszd59trpre" timestamp="1430215562"&gt;288&lt;/key&gt;&lt;/foreign-keys&gt;&lt;ref-type name="Journal Article"&gt;17&lt;/ref-type&gt;&lt;contributors&gt;&lt;authors&gt;&lt;author&gt;Agerso, Y.&lt;/author&gt;&lt;author&gt;Jensen, J. D.&lt;/author&gt;&lt;author&gt;Hasman, H.&lt;/author&gt;&lt;author&gt;Pedersen, K.&lt;/author&gt;&lt;/authors&gt;&lt;/contributors&gt;&lt;auth-address&gt;1 Research Group of Bacterial Genomics and Antimicrobial Resistance, National Food Institute, Technical University of Denmark , Lyngby, Denmark .&lt;/auth-address&gt;&lt;titles&gt;&lt;title&gt;Spread of extended spectrum cephalosporinase-producing Escherichia coli clones and plasmids from parent animals to broilers and to broiler meat in a production without use of cephalosporins&lt;/title&gt;&lt;secondary-title&gt;Foodborne Pathologens and Disease&lt;/secondary-title&gt;&lt;alt-title&gt;Foodborne pathogens and disease&lt;/alt-title&gt;&lt;/titles&gt;&lt;alt-periodical&gt;&lt;full-title&gt;Foodborne Pathogens and Disease&lt;/full-title&gt;&lt;abbr-1&gt;Foodborne Pathog. Dis.&lt;/abbr-1&gt;&lt;abbr-2&gt;Foodborne Pathog Dis&lt;/abbr-2&gt;&lt;abbr-3&gt;Foodborne Pathogens &amp;amp; Disease&lt;/abbr-3&gt;&lt;/alt-periodical&gt;&lt;pages&gt;740-746&lt;/pages&gt;&lt;volume&gt;11&lt;/volume&gt;&lt;number&gt;9&lt;/number&gt;&lt;dates&gt;&lt;year&gt;2014&lt;/year&gt;&lt;pub-dates&gt;&lt;date&gt;Sep&lt;/date&gt;&lt;/pub-dates&gt;&lt;/dates&gt;&lt;isbn&gt;1556-7125 (Electronic)&amp;#xD;1535-3141 (Linking)&lt;/isbn&gt;&lt;accession-num&gt;24972048&lt;/accession-num&gt;&lt;urls&gt;&lt;related-urls&gt;&lt;url&gt;http://www.ncbi.nlm.nih.gov/pubmed/24972048&lt;/url&gt;&lt;url&gt;http://online.liebertpub.com/doi/pdfplus/10.1089/fpd.2014.1742&lt;/url&gt;&lt;/related-urls&gt;&lt;/urls&gt;&lt;electronic-resource-num&gt;10.1089/fpd.2014.1742&lt;/electronic-resource-num&gt;&lt;/record&gt;&lt;/Cite&gt;&lt;/EndNote&gt;</w:instrTex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Agerso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3776F3" w:rsidRPr="00181CC8" w14:paraId="5D3B05F6" w14:textId="77777777" w:rsidTr="00CA0287">
        <w:tc>
          <w:tcPr>
            <w:tcW w:w="1069" w:type="pct"/>
          </w:tcPr>
          <w:p w14:paraId="366CE00D" w14:textId="77777777" w:rsidR="003776F3" w:rsidRPr="003776F3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</w:p>
        </w:tc>
        <w:tc>
          <w:tcPr>
            <w:tcW w:w="596" w:type="pct"/>
          </w:tcPr>
          <w:p w14:paraId="5EF9BE3B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NT</w:t>
            </w:r>
          </w:p>
        </w:tc>
        <w:tc>
          <w:tcPr>
            <w:tcW w:w="1567" w:type="pct"/>
          </w:tcPr>
          <w:p w14:paraId="2E03D8C4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MY-2, CTX-M-1</w:t>
            </w:r>
          </w:p>
        </w:tc>
        <w:tc>
          <w:tcPr>
            <w:tcW w:w="1768" w:type="pct"/>
          </w:tcPr>
          <w:p w14:paraId="649FB04A" w14:textId="781E417E" w:rsidR="003776F3" w:rsidRPr="00181CC8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  <w:lang w:val="de-D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FnZXJzbyBldCBhbC4sIDIwMTQ7IEh1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IdWlqYmVyczwvQXV0aG9yPjxZZWFyPjIwMTU8L1llYXI+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de-DE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  <w:lang w:val="de-DE"/>
              </w:rPr>
              <w:t>(Agerso et al., 2014; Huijbers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  <w:lang w:val="de-DE"/>
              </w:rPr>
              <w:t xml:space="preserve"> </w:t>
            </w:r>
          </w:p>
        </w:tc>
      </w:tr>
      <w:tr w:rsidR="003776F3" w:rsidRPr="001A3766" w14:paraId="132C8AE7" w14:textId="77777777" w:rsidTr="00CA0287">
        <w:tc>
          <w:tcPr>
            <w:tcW w:w="1069" w:type="pct"/>
          </w:tcPr>
          <w:p w14:paraId="32DDBACE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 xml:space="preserve">Salmonella </w:t>
            </w:r>
            <w:r w:rsidRPr="00181CC8">
              <w:rPr>
                <w:rFonts w:ascii="Times New Roman" w:hAnsi="Times New Roman" w:cs="Times New Roman"/>
                <w:szCs w:val="20"/>
              </w:rPr>
              <w:t>spp</w:t>
            </w:r>
            <w:r w:rsidRPr="00181CC8">
              <w:rPr>
                <w:rFonts w:ascii="Times New Roman" w:hAnsi="Times New Roman" w:cs="Times New Roman"/>
                <w:i/>
                <w:szCs w:val="20"/>
              </w:rPr>
              <w:t>.</w:t>
            </w:r>
          </w:p>
        </w:tc>
        <w:tc>
          <w:tcPr>
            <w:tcW w:w="596" w:type="pct"/>
          </w:tcPr>
          <w:p w14:paraId="5D0CDFB0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51EE3821" w14:textId="77777777" w:rsidR="003776F3" w:rsidRPr="00181CC8" w:rsidRDefault="003776F3" w:rsidP="00F8684B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TEM-52</w:t>
            </w:r>
          </w:p>
        </w:tc>
        <w:tc>
          <w:tcPr>
            <w:tcW w:w="1768" w:type="pct"/>
          </w:tcPr>
          <w:p w14:paraId="3AEC37FC" w14:textId="0D88BF02" w:rsidR="003776F3" w:rsidRPr="00DF60ED" w:rsidRDefault="003776F3" w:rsidP="00DF60ED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MZXZlcnN0ZWluLXZhbiBIYWxsPC9BdXRob3I+PFllYXI+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MZXZlcnN0ZWluLXZhbiBIYWxsPC9BdXRob3I+PFllYXI+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=
</w:fldData>
              </w:fldChar>
            </w:r>
            <w:r w:rsidR="00DF60ED"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 w:rsidR="00DF60ED">
              <w:rPr>
                <w:rFonts w:ascii="Times New Roman" w:hAnsi="Times New Roman" w:cs="Times New Roman"/>
                <w:szCs w:val="20"/>
              </w:rPr>
            </w:r>
            <w:r w:rsidR="00DF60ED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="00DF60ED"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Leverstein-Van Hall et al., 2011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A3766" w14:paraId="0808D663" w14:textId="77777777" w:rsidTr="00CA0287">
        <w:tc>
          <w:tcPr>
            <w:tcW w:w="1069" w:type="pct"/>
          </w:tcPr>
          <w:p w14:paraId="770FDF47" w14:textId="17180DF8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r w:rsidRPr="00181CC8">
              <w:rPr>
                <w:rFonts w:ascii="Times New Roman" w:hAnsi="Times New Roman" w:cs="Times New Roman"/>
                <w:i/>
                <w:szCs w:val="20"/>
              </w:rPr>
              <w:t xml:space="preserve">Salmonella </w:t>
            </w: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enterica</w:t>
            </w:r>
            <w:proofErr w:type="spellEnd"/>
            <w:r w:rsidRPr="00181CC8">
              <w:rPr>
                <w:rFonts w:ascii="Times New Roman" w:hAnsi="Times New Roman" w:cs="Times New Roman"/>
                <w:szCs w:val="20"/>
              </w:rPr>
              <w:t xml:space="preserve"> spp.</w:t>
            </w:r>
          </w:p>
        </w:tc>
        <w:tc>
          <w:tcPr>
            <w:tcW w:w="596" w:type="pct"/>
          </w:tcPr>
          <w:p w14:paraId="06A77252" w14:textId="4736278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P</w:t>
            </w:r>
            <w:proofErr w:type="spellEnd"/>
          </w:p>
        </w:tc>
        <w:tc>
          <w:tcPr>
            <w:tcW w:w="1567" w:type="pct"/>
          </w:tcPr>
          <w:p w14:paraId="60D97593" w14:textId="039745F5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, CMY-2</w:t>
            </w:r>
          </w:p>
        </w:tc>
        <w:tc>
          <w:tcPr>
            <w:tcW w:w="1768" w:type="pct"/>
          </w:tcPr>
          <w:p w14:paraId="118074AD" w14:textId="5D63684C" w:rsidR="00E10E74" w:rsidRPr="00E10E74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TaWx2YTwvQXV0aG9yPjxZZWFyPjIwMTM8L1llYXI+PFJl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LiBBZ2Vu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TaWx2YTwvQXV0aG9yPjxZZWFyPjIwMTM8L1llYXI+PFJl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LiBBZ2Vu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Shahada et al., 2013; Silva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t xml:space="preserve"> </w:t>
            </w:r>
          </w:p>
        </w:tc>
      </w:tr>
      <w:tr w:rsidR="00E10E74" w:rsidRPr="00181CC8" w14:paraId="1B9BB322" w14:textId="77777777" w:rsidTr="00CA0287">
        <w:tc>
          <w:tcPr>
            <w:tcW w:w="1069" w:type="pct"/>
          </w:tcPr>
          <w:p w14:paraId="509309AC" w14:textId="77777777" w:rsidR="00E10E74" w:rsidRPr="003776F3" w:rsidRDefault="00E10E74" w:rsidP="00E10E74">
            <w:pPr>
              <w:pStyle w:val="inTabelle"/>
              <w:rPr>
                <w:rFonts w:ascii="Times New Roman" w:hAnsi="Times New Roman" w:cs="Times New Roman"/>
                <w:i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i/>
                <w:iCs/>
                <w:lang w:val="sv-SE"/>
              </w:rPr>
              <w:t xml:space="preserve">Salmonella </w:t>
            </w:r>
            <w:r w:rsidRPr="00181CC8">
              <w:rPr>
                <w:rFonts w:ascii="Times New Roman" w:hAnsi="Times New Roman" w:cs="Times New Roman"/>
                <w:iCs/>
                <w:lang w:val="sv-SE"/>
              </w:rPr>
              <w:t>enterica ssp. enterica ser</w:t>
            </w:r>
            <w:r w:rsidRPr="00181CC8">
              <w:rPr>
                <w:rFonts w:ascii="Times New Roman" w:hAnsi="Times New Roman" w:cs="Times New Roman"/>
                <w:i/>
                <w:iCs/>
                <w:lang w:val="sv-SE"/>
              </w:rPr>
              <w:t xml:space="preserve">. </w:t>
            </w:r>
            <w:r w:rsidRPr="003776F3">
              <w:rPr>
                <w:rFonts w:ascii="Times New Roman" w:hAnsi="Times New Roman" w:cs="Times New Roman"/>
                <w:i/>
                <w:iCs/>
                <w:lang w:val="sv-SE"/>
              </w:rPr>
              <w:t>Paratyphi</w:t>
            </w:r>
            <w:r w:rsidRPr="003776F3">
              <w:rPr>
                <w:rFonts w:ascii="Times New Roman" w:hAnsi="Times New Roman" w:cs="Times New Roman"/>
                <w:i/>
                <w:szCs w:val="20"/>
                <w:lang w:val="sv-SE"/>
              </w:rPr>
              <w:t xml:space="preserve"> </w:t>
            </w:r>
          </w:p>
        </w:tc>
        <w:tc>
          <w:tcPr>
            <w:tcW w:w="596" w:type="pct"/>
          </w:tcPr>
          <w:p w14:paraId="3AB6814F" w14:textId="493A2F32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HI2/P</w:t>
            </w:r>
          </w:p>
        </w:tc>
        <w:tc>
          <w:tcPr>
            <w:tcW w:w="1567" w:type="pct"/>
          </w:tcPr>
          <w:p w14:paraId="068B8E4B" w14:textId="58315F2A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, TEM-52</w:t>
            </w:r>
          </w:p>
        </w:tc>
        <w:tc>
          <w:tcPr>
            <w:tcW w:w="1768" w:type="pct"/>
          </w:tcPr>
          <w:p w14:paraId="32DE7783" w14:textId="791CAB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7AC9AEA6" w14:textId="77777777" w:rsidTr="00CA0287">
        <w:tc>
          <w:tcPr>
            <w:tcW w:w="1069" w:type="pct"/>
          </w:tcPr>
          <w:p w14:paraId="11FD6D82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i/>
                <w:iCs/>
                <w:lang w:val="sv-SE"/>
              </w:rPr>
            </w:pPr>
          </w:p>
        </w:tc>
        <w:tc>
          <w:tcPr>
            <w:tcW w:w="596" w:type="pct"/>
          </w:tcPr>
          <w:p w14:paraId="425EC082" w14:textId="4ED54956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480C227A" w14:textId="676B4AFF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TX-M-2, TEM-52, TEM-20</w:t>
            </w:r>
          </w:p>
        </w:tc>
        <w:tc>
          <w:tcPr>
            <w:tcW w:w="1768" w:type="pct"/>
          </w:tcPr>
          <w:p w14:paraId="149387B4" w14:textId="1A2901EA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0ECCB953" w14:textId="77777777" w:rsidTr="00CA0287">
        <w:tc>
          <w:tcPr>
            <w:tcW w:w="1069" w:type="pct"/>
          </w:tcPr>
          <w:p w14:paraId="0796DEB6" w14:textId="77777777" w:rsidR="00E10E74" w:rsidRPr="003776F3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i/>
                <w:iCs/>
                <w:lang w:val="sv-SE"/>
              </w:rPr>
              <w:t xml:space="preserve">Salmonella </w:t>
            </w:r>
            <w:r w:rsidRPr="00181CC8">
              <w:rPr>
                <w:rFonts w:ascii="Times New Roman" w:hAnsi="Times New Roman" w:cs="Times New Roman"/>
                <w:iCs/>
                <w:lang w:val="sv-SE"/>
              </w:rPr>
              <w:t>enterica ssp. enterica ser.</w:t>
            </w:r>
            <w:r w:rsidRPr="00181CC8">
              <w:rPr>
                <w:rFonts w:ascii="Times New Roman" w:hAnsi="Times New Roman" w:cs="Times New Roman"/>
                <w:i/>
                <w:iCs/>
                <w:lang w:val="sv-SE"/>
              </w:rPr>
              <w:t xml:space="preserve"> </w:t>
            </w:r>
            <w:r w:rsidRPr="003776F3">
              <w:rPr>
                <w:rFonts w:ascii="Times New Roman" w:hAnsi="Times New Roman" w:cs="Times New Roman"/>
                <w:i/>
                <w:iCs/>
                <w:lang w:val="sv-SE"/>
              </w:rPr>
              <w:t>Paratyphi B</w:t>
            </w:r>
          </w:p>
        </w:tc>
        <w:tc>
          <w:tcPr>
            <w:tcW w:w="596" w:type="pct"/>
          </w:tcPr>
          <w:p w14:paraId="5FFC6745" w14:textId="6B616F37" w:rsidR="00E10E74" w:rsidRPr="003776F3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HI2/P</w:t>
            </w:r>
          </w:p>
        </w:tc>
        <w:tc>
          <w:tcPr>
            <w:tcW w:w="1567" w:type="pct"/>
          </w:tcPr>
          <w:p w14:paraId="7112ACD6" w14:textId="13F479E2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, TEM-1</w:t>
            </w:r>
          </w:p>
        </w:tc>
        <w:tc>
          <w:tcPr>
            <w:tcW w:w="1768" w:type="pct"/>
          </w:tcPr>
          <w:p w14:paraId="747D87B9" w14:textId="24F491F8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b3VibGV0PC9BdXRob3I+PFllYXI+MjAxNDwvWWVhcj48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b3VibGV0PC9BdXRob3I+PFllYXI+MjAxNDwvWWVhcj48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oublet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DF60ED" w14:paraId="42A4FC4F" w14:textId="77777777" w:rsidTr="00CA0287">
        <w:tc>
          <w:tcPr>
            <w:tcW w:w="1069" w:type="pct"/>
          </w:tcPr>
          <w:p w14:paraId="5EEE5508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96" w:type="pct"/>
          </w:tcPr>
          <w:p w14:paraId="6E522588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6076B516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TEM52c</w:t>
            </w:r>
          </w:p>
        </w:tc>
        <w:tc>
          <w:tcPr>
            <w:tcW w:w="1768" w:type="pct"/>
          </w:tcPr>
          <w:p w14:paraId="450DEF60" w14:textId="3870FCCD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b3VibGV0PC9BdXRob3I+PFllYXI+MjAxNDwvWWVhcj48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b3VibGV0PC9BdXRob3I+PFllYXI+MjAxNDwvWWVhcj48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oublet et al., 2014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581E436A" w14:textId="77777777" w:rsidTr="00CA0287">
        <w:tc>
          <w:tcPr>
            <w:tcW w:w="1069" w:type="pct"/>
          </w:tcPr>
          <w:p w14:paraId="7AF7FD55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Style w:val="Hervorhebung"/>
                <w:rFonts w:ascii="Times New Roman" w:hAnsi="Times New Roman" w:cs="Times New Roman"/>
                <w:lang w:val="sv-SE"/>
              </w:rPr>
              <w:lastRenderedPageBreak/>
              <w:t>Salmonella</w:t>
            </w:r>
            <w:r w:rsidRPr="00181CC8">
              <w:rPr>
                <w:rStyle w:val="st"/>
                <w:rFonts w:ascii="Times New Roman" w:hAnsi="Times New Roman" w:cs="Times New Roman"/>
                <w:lang w:val="sv-SE"/>
              </w:rPr>
              <w:t xml:space="preserve"> enterica subsp. enterica serovar </w:t>
            </w:r>
            <w:r w:rsidRPr="00181CC8">
              <w:rPr>
                <w:rStyle w:val="Hervorhebung"/>
                <w:rFonts w:ascii="Times New Roman" w:hAnsi="Times New Roman" w:cs="Times New Roman"/>
                <w:lang w:val="sv-SE"/>
              </w:rPr>
              <w:t>Kentucky</w:t>
            </w:r>
          </w:p>
        </w:tc>
        <w:tc>
          <w:tcPr>
            <w:tcW w:w="596" w:type="pct"/>
          </w:tcPr>
          <w:p w14:paraId="27C8C9E7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A</w:t>
            </w:r>
            <w:proofErr w:type="spellEnd"/>
            <w:r w:rsidRPr="00181CC8">
              <w:rPr>
                <w:rFonts w:ascii="Times New Roman" w:hAnsi="Times New Roman" w:cs="Times New Roman"/>
                <w:szCs w:val="20"/>
              </w:rPr>
              <w:t>/C</w:t>
            </w:r>
          </w:p>
        </w:tc>
        <w:tc>
          <w:tcPr>
            <w:tcW w:w="1567" w:type="pct"/>
          </w:tcPr>
          <w:p w14:paraId="5CF6654E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25</w:t>
            </w:r>
          </w:p>
        </w:tc>
        <w:tc>
          <w:tcPr>
            <w:tcW w:w="1768" w:type="pct"/>
          </w:tcPr>
          <w:p w14:paraId="739938A0" w14:textId="75C1DD41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XYXN5bDwvQXV0aG9yPjxZZWFyPjIwMTU8L1llYXI+PFJl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4NS05MTwv
cGFnZXM+PHZvbHVtZT4xNzU8L3ZvbHVtZT48bnVtYmVyPjE8L251bWJlcj48ZGF0ZXM+PHllYXI+
MjAxNTwveWVhcj48cHViLWRhdGVzPjxkYXRlPkphbiAzMDwvZGF0ZT48L3B1Yi1kYXRlcz48L2Rh
dGVzPjxpc2JuPjE4NzMtMjU0MiAoRWxlY3Ryb25pYykmI3hEOzAzNzgtMTEzNSAoTGlua2luZyk8
L2lzYm4+PGFjY2Vzc2lvbi1udW0+MjU0NjU2NTc8L2FjY2Vzc2lvbi1udW0+PHVybHM+PHJlbGF0
ZWQtdXJscz48dXJsPmh0dHA6Ly93d3cubmNiaS5ubG0ubmloLmdvdi9wdWJtZWQvMjU0NjU2NTc8
L3VybD48L3JlbGF0ZWQtdXJscz48L3VybHM+PGVsZWN0cm9uaWMtcmVzb3VyY2UtbnVtPjEwLjEw
MTYvai52ZXRtaWMuMjAxNC4xMC4wMTQ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XYXN5bDwvQXV0aG9yPjxZZWFyPjIwMTU8L1llYXI+PFJl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Wasyl et al., 2015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722FF3C9" w14:textId="77777777" w:rsidTr="00CA0287">
        <w:tc>
          <w:tcPr>
            <w:tcW w:w="1069" w:type="pct"/>
            <w:vMerge w:val="restart"/>
          </w:tcPr>
          <w:p w14:paraId="1C0D2BED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Style w:val="Hervorhebung"/>
                <w:rFonts w:ascii="Times New Roman" w:hAnsi="Times New Roman" w:cs="Times New Roman"/>
                <w:lang w:val="sv-SE"/>
              </w:rPr>
              <w:t>Salmonella</w:t>
            </w:r>
            <w:r w:rsidRPr="00181CC8">
              <w:rPr>
                <w:rStyle w:val="st"/>
                <w:rFonts w:ascii="Times New Roman" w:hAnsi="Times New Roman" w:cs="Times New Roman"/>
                <w:lang w:val="sv-SE"/>
              </w:rPr>
              <w:t xml:space="preserve"> enterica subsp. enterica serovar </w:t>
            </w:r>
            <w:r w:rsidRPr="00181CC8">
              <w:rPr>
                <w:rStyle w:val="Hervorhebung"/>
                <w:rFonts w:ascii="Times New Roman" w:hAnsi="Times New Roman" w:cs="Times New Roman"/>
                <w:lang w:val="sv-SE"/>
              </w:rPr>
              <w:t>Infantis</w:t>
            </w:r>
          </w:p>
        </w:tc>
        <w:tc>
          <w:tcPr>
            <w:tcW w:w="596" w:type="pct"/>
          </w:tcPr>
          <w:p w14:paraId="7A001EE3" w14:textId="138830BC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>
              <w:rPr>
                <w:rFonts w:ascii="Times New Roman" w:hAnsi="Times New Roman" w:cs="Times New Roman"/>
                <w:szCs w:val="20"/>
              </w:rPr>
              <w:t>Inc</w:t>
            </w:r>
            <w:r w:rsidRPr="00181CC8">
              <w:rPr>
                <w:rFonts w:ascii="Times New Roman" w:hAnsi="Times New Roman" w:cs="Times New Roman"/>
                <w:szCs w:val="20"/>
              </w:rPr>
              <w:t>HI1</w:t>
            </w:r>
          </w:p>
        </w:tc>
        <w:tc>
          <w:tcPr>
            <w:tcW w:w="1567" w:type="pct"/>
          </w:tcPr>
          <w:p w14:paraId="71ADE6D8" w14:textId="6AC2632D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377DDA64" w14:textId="3E63AF1B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A3766" w14:paraId="77164801" w14:textId="77777777" w:rsidTr="00CA0287">
        <w:tc>
          <w:tcPr>
            <w:tcW w:w="1069" w:type="pct"/>
            <w:vMerge/>
          </w:tcPr>
          <w:p w14:paraId="530AE8BC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96" w:type="pct"/>
          </w:tcPr>
          <w:p w14:paraId="6C615C18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6E16FF99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, CTX-M-14, TEM-52</w:t>
            </w:r>
          </w:p>
        </w:tc>
        <w:tc>
          <w:tcPr>
            <w:tcW w:w="1768" w:type="pct"/>
          </w:tcPr>
          <w:p w14:paraId="03588C98" w14:textId="61452422" w:rsidR="00E10E74" w:rsidRPr="00DF60ED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  <w:lang w:val="sv-SE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W1leWFtYTwvQXV0aG9yPjxZZWFyPjIwMTI8L1llYXI+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LYW1leWFtYTwvQXV0aG9yPjxZZWFyPjIwMTI8L1llYXI+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</w:fldData>
              </w:fldChar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DF60ED">
              <w:rPr>
                <w:rFonts w:ascii="Times New Roman" w:hAnsi="Times New Roman" w:cs="Times New Roman"/>
                <w:noProof/>
                <w:szCs w:val="20"/>
                <w:lang w:val="sv-SE"/>
              </w:rPr>
              <w:t>(Dierikx et al., 2010; Shahada et al., 2010; Kameyama et al., 2012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DF60ED">
              <w:rPr>
                <w:rFonts w:ascii="Times New Roman" w:hAnsi="Times New Roman" w:cs="Times New Roman"/>
                <w:szCs w:val="20"/>
                <w:lang w:val="sv-SE"/>
              </w:rPr>
              <w:t xml:space="preserve"> </w:t>
            </w:r>
          </w:p>
        </w:tc>
      </w:tr>
      <w:tr w:rsidR="00E10E74" w:rsidRPr="00181CC8" w14:paraId="6F54641C" w14:textId="77777777" w:rsidTr="00CA0287">
        <w:tc>
          <w:tcPr>
            <w:tcW w:w="1069" w:type="pct"/>
            <w:vMerge w:val="restart"/>
          </w:tcPr>
          <w:p w14:paraId="1A6B3DB2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Style w:val="Hervorhebung"/>
                <w:rFonts w:ascii="Times New Roman" w:hAnsi="Times New Roman" w:cs="Times New Roman"/>
              </w:rPr>
              <w:t>Salmonella</w:t>
            </w:r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enterica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subsp.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enterica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serovar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Fonts w:ascii="Times New Roman" w:hAnsi="Times New Roman" w:cs="Times New Roman"/>
                <w:i/>
                <w:szCs w:val="20"/>
              </w:rPr>
              <w:t>Agona</w:t>
            </w:r>
            <w:proofErr w:type="spellEnd"/>
          </w:p>
          <w:p w14:paraId="1F2A87B8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96" w:type="pct"/>
          </w:tcPr>
          <w:p w14:paraId="0C1BF238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27281574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47CBC514" w14:textId="7FB4B34A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5C13F743" w14:textId="77777777" w:rsidTr="00CA0287">
        <w:tc>
          <w:tcPr>
            <w:tcW w:w="1069" w:type="pct"/>
            <w:vMerge/>
          </w:tcPr>
          <w:p w14:paraId="139169D4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596" w:type="pct"/>
          </w:tcPr>
          <w:p w14:paraId="262615A6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szCs w:val="20"/>
              </w:rPr>
              <w:t>IncN</w:t>
            </w:r>
            <w:proofErr w:type="spellEnd"/>
          </w:p>
        </w:tc>
        <w:tc>
          <w:tcPr>
            <w:tcW w:w="1567" w:type="pct"/>
          </w:tcPr>
          <w:p w14:paraId="1E195201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4C6BBBE4" w14:textId="64BB55D1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EaWVyaWt4PC9BdXRob3I+PFllYXI+MjAxMDwvWWVhcj48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Dierikx et al., 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33BA6FA3" w14:textId="77777777" w:rsidTr="00CA0287">
        <w:tc>
          <w:tcPr>
            <w:tcW w:w="1069" w:type="pct"/>
          </w:tcPr>
          <w:p w14:paraId="5B355BBE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Style w:val="Hervorhebung"/>
                <w:rFonts w:ascii="Times New Roman" w:hAnsi="Times New Roman" w:cs="Times New Roman"/>
              </w:rPr>
              <w:t>Salmonella</w:t>
            </w:r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enterica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subsp.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enterica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Style w:val="st"/>
                <w:rFonts w:ascii="Times New Roman" w:hAnsi="Times New Roman" w:cs="Times New Roman"/>
              </w:rPr>
              <w:t>serovar</w:t>
            </w:r>
            <w:proofErr w:type="spellEnd"/>
            <w:r w:rsidRPr="00181CC8">
              <w:rPr>
                <w:rStyle w:val="st"/>
                <w:rFonts w:ascii="Times New Roman" w:hAnsi="Times New Roman" w:cs="Times New Roman"/>
              </w:rPr>
              <w:t xml:space="preserve"> </w:t>
            </w:r>
            <w:proofErr w:type="spellStart"/>
            <w:r w:rsidRPr="00181CC8">
              <w:rPr>
                <w:rFonts w:ascii="Times New Roman" w:hAnsi="Times New Roman" w:cs="Times New Roman"/>
                <w:i/>
                <w:szCs w:val="20"/>
              </w:rPr>
              <w:t>Llandoff</w:t>
            </w:r>
            <w:proofErr w:type="spellEnd"/>
          </w:p>
        </w:tc>
        <w:tc>
          <w:tcPr>
            <w:tcW w:w="596" w:type="pct"/>
          </w:tcPr>
          <w:p w14:paraId="01592DFF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55463D44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02A94B4D" w14:textId="27FE307E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gQXV0aG9yWWVhcj0iMSI+PEF1dGhvcj5DbG9lY2thZXJ0PC9BdXRob3I+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cGVy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gQXV0aG9yWWVhcj0iMSI+PEF1dGhvcj5DbG9lY2thZXJ0PC9BdXRob3I+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cGVy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Cloeckaert et al. (2010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  <w:tr w:rsidR="00E10E74" w:rsidRPr="00181CC8" w14:paraId="74029F14" w14:textId="77777777" w:rsidTr="00CA0287">
        <w:tc>
          <w:tcPr>
            <w:tcW w:w="1069" w:type="pct"/>
          </w:tcPr>
          <w:p w14:paraId="0DE9BE1E" w14:textId="77777777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i/>
                <w:szCs w:val="20"/>
              </w:rPr>
            </w:pPr>
            <w:proofErr w:type="spellStart"/>
            <w:r w:rsidRPr="00181CC8">
              <w:rPr>
                <w:rFonts w:ascii="Times New Roman" w:hAnsi="Times New Roman" w:cs="Times New Roman"/>
                <w:i/>
                <w:szCs w:val="20"/>
              </w:rPr>
              <w:t>Shigella</w:t>
            </w:r>
            <w:proofErr w:type="spellEnd"/>
            <w:r w:rsidRPr="00181CC8">
              <w:rPr>
                <w:rFonts w:ascii="Times New Roman" w:hAnsi="Times New Roman" w:cs="Times New Roman"/>
                <w:i/>
                <w:szCs w:val="20"/>
              </w:rPr>
              <w:t xml:space="preserve"> </w:t>
            </w:r>
            <w:proofErr w:type="spellStart"/>
            <w:r w:rsidRPr="00181CC8">
              <w:rPr>
                <w:rFonts w:ascii="Times New Roman" w:hAnsi="Times New Roman" w:cs="Times New Roman"/>
                <w:i/>
                <w:szCs w:val="20"/>
              </w:rPr>
              <w:t>flexneri</w:t>
            </w:r>
            <w:proofErr w:type="spellEnd"/>
          </w:p>
        </w:tc>
        <w:tc>
          <w:tcPr>
            <w:tcW w:w="596" w:type="pct"/>
          </w:tcPr>
          <w:p w14:paraId="3BAFA246" w14:textId="5D24075D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IncI1</w:t>
            </w:r>
          </w:p>
        </w:tc>
        <w:tc>
          <w:tcPr>
            <w:tcW w:w="1567" w:type="pct"/>
          </w:tcPr>
          <w:p w14:paraId="5BF1329E" w14:textId="4A3B5200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t>CTX-M-1</w:t>
            </w:r>
          </w:p>
        </w:tc>
        <w:tc>
          <w:tcPr>
            <w:tcW w:w="1768" w:type="pct"/>
          </w:tcPr>
          <w:p w14:paraId="4F2FB369" w14:textId="60C5B452" w:rsidR="00E10E74" w:rsidRPr="00181CC8" w:rsidRDefault="00E10E74" w:rsidP="00E10E74">
            <w:pPr>
              <w:pStyle w:val="inTabelle"/>
              <w:rPr>
                <w:rFonts w:ascii="Times New Roman" w:hAnsi="Times New Roman" w:cs="Times New Roman"/>
                <w:szCs w:val="20"/>
              </w:rPr>
            </w:pPr>
            <w:r w:rsidRPr="00181CC8"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Cb3JqZXNzb248L0F1dGhvcj48WWVhcj4yMDEzPC9ZZWFy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0"/>
              </w:rPr>
              <w:fldChar w:fldCharType="begin">
                <w:fldData xml:space="preserve">PEVuZE5vdGU+PENpdGU+PEF1dGhvcj5Cb3JqZXNzb248L0F1dGhvcj48WWVhcj4yMDEzPC9ZZWFy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</w:fldData>
              </w:fldChar>
            </w:r>
            <w:r>
              <w:rPr>
                <w:rFonts w:ascii="Times New Roman" w:hAnsi="Times New Roman" w:cs="Times New Roman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0"/>
              </w:rPr>
            </w:r>
            <w:r>
              <w:rPr>
                <w:rFonts w:ascii="Times New Roman" w:hAnsi="Times New Roman" w:cs="Times New Roman"/>
                <w:szCs w:val="20"/>
              </w:rPr>
              <w:fldChar w:fldCharType="end"/>
            </w:r>
            <w:r w:rsidRPr="00181CC8">
              <w:rPr>
                <w:rFonts w:ascii="Times New Roman" w:hAnsi="Times New Roman" w:cs="Times New Roman"/>
                <w:szCs w:val="20"/>
              </w:rPr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separate"/>
            </w:r>
            <w:r w:rsidRPr="00181CC8">
              <w:rPr>
                <w:rFonts w:ascii="Times New Roman" w:hAnsi="Times New Roman" w:cs="Times New Roman"/>
                <w:noProof/>
                <w:szCs w:val="20"/>
              </w:rPr>
              <w:t>(Borjesson et al., 2013)</w:t>
            </w:r>
            <w:r w:rsidRPr="00181CC8">
              <w:rPr>
                <w:rFonts w:ascii="Times New Roman" w:hAnsi="Times New Roman" w:cs="Times New Roman"/>
                <w:szCs w:val="20"/>
              </w:rPr>
              <w:fldChar w:fldCharType="end"/>
            </w:r>
          </w:p>
        </w:tc>
      </w:tr>
    </w:tbl>
    <w:p w14:paraId="20B1E4C2" w14:textId="77777777" w:rsidR="00E10E74" w:rsidRDefault="00E10E74" w:rsidP="00E10E74">
      <w:pPr>
        <w:pStyle w:val="berschrift2"/>
      </w:pPr>
    </w:p>
    <w:p w14:paraId="4959DA49" w14:textId="77777777" w:rsidR="00E10E74" w:rsidRDefault="00E10E74">
      <w:pPr>
        <w:rPr>
          <w:rFonts w:ascii="Times New Roman" w:eastAsia="SimSun" w:hAnsi="Times New Roman" w:cs="Times New Roman"/>
          <w:b/>
          <w:kern w:val="2"/>
          <w:sz w:val="28"/>
          <w:szCs w:val="26"/>
          <w:lang w:val="en-US" w:eastAsia="ar-SA"/>
        </w:rPr>
      </w:pPr>
      <w:r>
        <w:br w:type="page"/>
      </w:r>
    </w:p>
    <w:p w14:paraId="066E794F" w14:textId="63A1983A" w:rsidR="00DF60ED" w:rsidRPr="00E10E74" w:rsidRDefault="00E10E74" w:rsidP="00E10E74">
      <w:pPr>
        <w:pStyle w:val="berschrift2"/>
      </w:pPr>
      <w:r>
        <w:lastRenderedPageBreak/>
        <w:t>References</w:t>
      </w:r>
    </w:p>
    <w:p w14:paraId="60CD58D7" w14:textId="77777777" w:rsidR="00436069" w:rsidRPr="00436069" w:rsidRDefault="00DF60ED" w:rsidP="00436069">
      <w:pPr>
        <w:pStyle w:val="EndNoteBibliography"/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436069" w:rsidRPr="00436069">
        <w:rPr>
          <w:rFonts w:ascii="Times New Roman" w:hAnsi="Times New Roman" w:cs="Times New Roman"/>
        </w:rPr>
        <w:t xml:space="preserve">Agerso, Y, Jensen, J D, Hasman, H and Pedersen, K (2014). Spread of extended spectrum cephalosporinase-producing Escherichia coli clones and plasmids from parent animals to broilers and to broiler meat in a production without use of cephalosporins. </w:t>
      </w:r>
      <w:r w:rsidR="00436069" w:rsidRPr="00436069">
        <w:rPr>
          <w:rFonts w:ascii="Times New Roman" w:hAnsi="Times New Roman" w:cs="Times New Roman"/>
          <w:i/>
        </w:rPr>
        <w:t>Foodborne Pathologens and Disease</w:t>
      </w:r>
      <w:r w:rsidR="00436069" w:rsidRPr="00436069">
        <w:rPr>
          <w:rFonts w:ascii="Times New Roman" w:hAnsi="Times New Roman" w:cs="Times New Roman"/>
        </w:rPr>
        <w:t xml:space="preserve"> 11: 740-746.</w:t>
      </w:r>
    </w:p>
    <w:p w14:paraId="6683CA7F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Bertrand, S, Weill, F X, Cloeckaert, A, Vrints, M, Mairiaux, E, Praud, K, Dierick, K, Wildemauve, C, Godard, C, Butaye, P, Imberechts, H, Grimont, P A and Collard, J M (2006). Clonal emergence of extended-spectrum beta-lactamase (CTX-M-2)-producing Salmonella enterica serovar Virchow isolates with reduced susceptibilities to ciprofloxacin among poultry and humans in Belgium and France (2000 to 2003). </w:t>
      </w:r>
      <w:r w:rsidRPr="00436069">
        <w:rPr>
          <w:rFonts w:ascii="Times New Roman" w:hAnsi="Times New Roman" w:cs="Times New Roman"/>
          <w:i/>
        </w:rPr>
        <w:t>Journal of Clinical Microbiology</w:t>
      </w:r>
      <w:r w:rsidRPr="00436069">
        <w:rPr>
          <w:rFonts w:ascii="Times New Roman" w:hAnsi="Times New Roman" w:cs="Times New Roman"/>
        </w:rPr>
        <w:t xml:space="preserve"> 44: 2897-2903.</w:t>
      </w:r>
    </w:p>
    <w:p w14:paraId="3ED0702B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Blaak, H, Hamidjaja, R A, Van Hoek, A H, De Heer, L, De Roda Husman, A M and Schets, F M (2014). Detection of extended-spectrum beta-lactamase (ESBL)-producing Escherichia coli on flies at poultry farms. </w:t>
      </w:r>
      <w:r w:rsidRPr="00436069">
        <w:rPr>
          <w:rFonts w:ascii="Times New Roman" w:hAnsi="Times New Roman" w:cs="Times New Roman"/>
          <w:i/>
        </w:rPr>
        <w:t>Applied and Environmental Microbiology</w:t>
      </w:r>
      <w:r w:rsidRPr="00436069">
        <w:rPr>
          <w:rFonts w:ascii="Times New Roman" w:hAnsi="Times New Roman" w:cs="Times New Roman"/>
        </w:rPr>
        <w:t xml:space="preserve"> 80: 239-246.</w:t>
      </w:r>
    </w:p>
    <w:p w14:paraId="31DFEF7A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Borjesson, S, Bengtsson, B, Jernberg, C and Englund, S (2013). Spread of extended-spectrum beta-lactamase producing Escherichia coli isolates in Swedish broilers mediated by an incl plasmid carrying bla(CTX-M-1). </w:t>
      </w:r>
      <w:r w:rsidRPr="00436069">
        <w:rPr>
          <w:rFonts w:ascii="Times New Roman" w:hAnsi="Times New Roman" w:cs="Times New Roman"/>
          <w:i/>
        </w:rPr>
        <w:t>Acta Veterinaria Scandinavica</w:t>
      </w:r>
      <w:r w:rsidRPr="00436069">
        <w:rPr>
          <w:rFonts w:ascii="Times New Roman" w:hAnsi="Times New Roman" w:cs="Times New Roman"/>
        </w:rPr>
        <w:t xml:space="preserve"> 55.</w:t>
      </w:r>
    </w:p>
    <w:p w14:paraId="64695AC5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Bortolaia, V, Guardabassi, L, Trevisani, M, Bisgaard, M, Venturi, L and Bojesen, A M (2010). High diversity of extended-spectrum beta-lactamases in Escherichia coli isolates from Italian broiler flocks. </w:t>
      </w:r>
      <w:r w:rsidRPr="00436069">
        <w:rPr>
          <w:rFonts w:ascii="Times New Roman" w:hAnsi="Times New Roman" w:cs="Times New Roman"/>
          <w:i/>
        </w:rPr>
        <w:t>Antimicrobial Agents and Chemotherapy</w:t>
      </w:r>
      <w:r w:rsidRPr="00436069">
        <w:rPr>
          <w:rFonts w:ascii="Times New Roman" w:hAnsi="Times New Roman" w:cs="Times New Roman"/>
        </w:rPr>
        <w:t xml:space="preserve"> 54: 1623-1626.</w:t>
      </w:r>
    </w:p>
    <w:p w14:paraId="6F593D17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Bortolaia, V, Larsen, J, Damborg, P and Guardabassi, L (2011). Potential pathogenicity and host range of extended-spectrum beta-lactamase-producing Escherichia coli isolates from healthy poultry. </w:t>
      </w:r>
      <w:r w:rsidRPr="00436069">
        <w:rPr>
          <w:rFonts w:ascii="Times New Roman" w:hAnsi="Times New Roman" w:cs="Times New Roman"/>
          <w:i/>
        </w:rPr>
        <w:t>Applied and Environmental Microbiology</w:t>
      </w:r>
      <w:r w:rsidRPr="00436069">
        <w:rPr>
          <w:rFonts w:ascii="Times New Roman" w:hAnsi="Times New Roman" w:cs="Times New Roman"/>
        </w:rPr>
        <w:t xml:space="preserve"> 77: 5830-5833.</w:t>
      </w:r>
    </w:p>
    <w:p w14:paraId="5C1C29B7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Casella, T, Rodriguez, M M, Takahashi, J T, Ghiglione, B, Dropa, M, Assuncao, E, Nogueira, M L, Lincopan, N, Gutkind, G and Nogueira, M C (2015). Detection of blaCTX-M-type genes in complex class 1 integrons carried by Enterobacteriaceae isolated from retail chicken meat in Brazil. </w:t>
      </w:r>
      <w:r w:rsidRPr="00436069">
        <w:rPr>
          <w:rFonts w:ascii="Times New Roman" w:hAnsi="Times New Roman" w:cs="Times New Roman"/>
          <w:i/>
        </w:rPr>
        <w:t>International Journal of Food Microbiology</w:t>
      </w:r>
      <w:r w:rsidRPr="00436069">
        <w:rPr>
          <w:rFonts w:ascii="Times New Roman" w:hAnsi="Times New Roman" w:cs="Times New Roman"/>
        </w:rPr>
        <w:t xml:space="preserve"> 197: 88-91.</w:t>
      </w:r>
    </w:p>
    <w:p w14:paraId="5F51ADF8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Chiaretto, G, Zavagnin, P, Bettini, F, Mancin, M, Minorello, C, Saccardin, C and Ricci, A (2008). Extended spectrum beta-lactamase SHV-12-producing Salmonella from poultry. </w:t>
      </w:r>
      <w:r w:rsidRPr="00436069">
        <w:rPr>
          <w:rFonts w:ascii="Times New Roman" w:hAnsi="Times New Roman" w:cs="Times New Roman"/>
          <w:i/>
        </w:rPr>
        <w:t>Veterinary Microbiology</w:t>
      </w:r>
      <w:r w:rsidRPr="00436069">
        <w:rPr>
          <w:rFonts w:ascii="Times New Roman" w:hAnsi="Times New Roman" w:cs="Times New Roman"/>
        </w:rPr>
        <w:t xml:space="preserve"> 128: 406-413.</w:t>
      </w:r>
    </w:p>
    <w:p w14:paraId="36BBAD01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Chon, J W, Jung, H I, Kuk, M, Kim, Y J, Seo, K H and Kim, S K (2015). High Occurrence of Extended-Spectrum beta-Lactamase-Producing Salmonella in Broiler Carcasses from Poultry Slaughterhouses in South Korea. </w:t>
      </w:r>
      <w:r w:rsidRPr="00436069">
        <w:rPr>
          <w:rFonts w:ascii="Times New Roman" w:hAnsi="Times New Roman" w:cs="Times New Roman"/>
          <w:i/>
        </w:rPr>
        <w:t>Foodborne Pathogens and Disease</w:t>
      </w:r>
      <w:r w:rsidRPr="00436069">
        <w:rPr>
          <w:rFonts w:ascii="Times New Roman" w:hAnsi="Times New Roman" w:cs="Times New Roman"/>
        </w:rPr>
        <w:t xml:space="preserve"> 12: 190-196.</w:t>
      </w:r>
    </w:p>
    <w:p w14:paraId="6FD2D8FE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Cloeckaert, A, Praud, K, Lefevre, M, Doublet, B, Pardos, M, Granier, S A, Brisabois, A and Weill, F X (2010). IncI1 plasmid carrying extended-spectrum-beta-lactamase gene blaCTX-M-1 in Salmonella enterica isolates from poultry and humans in France, 2003 to 2008. </w:t>
      </w:r>
      <w:r w:rsidRPr="00436069">
        <w:rPr>
          <w:rFonts w:ascii="Times New Roman" w:hAnsi="Times New Roman" w:cs="Times New Roman"/>
          <w:i/>
        </w:rPr>
        <w:t>Antimicrobial Agents and Chemotherapy</w:t>
      </w:r>
      <w:r w:rsidRPr="00436069">
        <w:rPr>
          <w:rFonts w:ascii="Times New Roman" w:hAnsi="Times New Roman" w:cs="Times New Roman"/>
        </w:rPr>
        <w:t xml:space="preserve"> 54: 4484-4486.</w:t>
      </w:r>
    </w:p>
    <w:p w14:paraId="5E4528F4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De Been, M, Lanza, V F, De Toro, M, Scharringa, J, Dohmen, W, Du, Y, Hu, J, Lei, Y, Li, N, Tooming-Klunderud, A, Heederik, D J, Fluit, A C, Bonten, M J, Willems, R J, De La Cruz, F and Van Schaik, W (2014). Dissemination of cephalosporin resistance genes between Escherichia coli strains from farm animals and humans by specific plasmid lineages. </w:t>
      </w:r>
      <w:r w:rsidRPr="00436069">
        <w:rPr>
          <w:rFonts w:ascii="Times New Roman" w:hAnsi="Times New Roman" w:cs="Times New Roman"/>
          <w:i/>
        </w:rPr>
        <w:t>PLoS Genetics</w:t>
      </w:r>
      <w:r w:rsidRPr="00436069">
        <w:rPr>
          <w:rFonts w:ascii="Times New Roman" w:hAnsi="Times New Roman" w:cs="Times New Roman"/>
        </w:rPr>
        <w:t xml:space="preserve"> 10: e1004776.</w:t>
      </w:r>
    </w:p>
    <w:p w14:paraId="7762559E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Dierikx, C, Van Der Goot, J, Fabri, T, Van Essen-Zandbergen, A, Smith, H and Mevius, D (2013a). Extended-spectrum-beta-lactamase- and AmpC-beta-lactamase-producing Escherichia coli in Dutch broilers and broiler farmers. </w:t>
      </w:r>
      <w:r w:rsidRPr="00436069">
        <w:rPr>
          <w:rFonts w:ascii="Times New Roman" w:hAnsi="Times New Roman" w:cs="Times New Roman"/>
          <w:i/>
        </w:rPr>
        <w:t>The Journal of Antimicrobial Chemotherapy</w:t>
      </w:r>
      <w:r w:rsidRPr="00436069">
        <w:rPr>
          <w:rFonts w:ascii="Times New Roman" w:hAnsi="Times New Roman" w:cs="Times New Roman"/>
        </w:rPr>
        <w:t xml:space="preserve"> 68: 60-67.</w:t>
      </w:r>
    </w:p>
    <w:p w14:paraId="0FF5AC43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Dierikx, C, Van Essen-Zandbergen, A, Veldman, K, Smith, H and Mevius, D (2010). Increased detection of extended spectrum beta-lactamase producing Salmonella enterica and Escherichia coli isolates from poultry. </w:t>
      </w:r>
      <w:r w:rsidRPr="00436069">
        <w:rPr>
          <w:rFonts w:ascii="Times New Roman" w:hAnsi="Times New Roman" w:cs="Times New Roman"/>
          <w:i/>
        </w:rPr>
        <w:t>Veterinary Microbiology</w:t>
      </w:r>
      <w:r w:rsidRPr="00436069">
        <w:rPr>
          <w:rFonts w:ascii="Times New Roman" w:hAnsi="Times New Roman" w:cs="Times New Roman"/>
        </w:rPr>
        <w:t xml:space="preserve"> 145: 273-278.</w:t>
      </w:r>
    </w:p>
    <w:p w14:paraId="0547C3A2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Dierikx, C M, Van Der Goot, J A, Smith, H E, Kant, A and Mevius, D J (2013b). Presence of ESBL/AmpC-producing Escherichia coli in the broiler production pyramid: a descriptive study. </w:t>
      </w:r>
      <w:r w:rsidRPr="00436069">
        <w:rPr>
          <w:rFonts w:ascii="Times New Roman" w:hAnsi="Times New Roman" w:cs="Times New Roman"/>
          <w:i/>
        </w:rPr>
        <w:t>PloS One</w:t>
      </w:r>
      <w:r w:rsidRPr="00436069">
        <w:rPr>
          <w:rFonts w:ascii="Times New Roman" w:hAnsi="Times New Roman" w:cs="Times New Roman"/>
        </w:rPr>
        <w:t xml:space="preserve"> 8: e79005.</w:t>
      </w:r>
    </w:p>
    <w:p w14:paraId="0E35660F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lastRenderedPageBreak/>
        <w:t xml:space="preserve">Doublet, B, Praud, K, Nguyen-Ho-Bao, T, Argudin, M A, Bertrand, S, Butaye, P and Cloeckaert, A (2014). Extended-spectrum beta-lactamase- and AmpC beta-lactamase-producing D-tartrate-positive Salmonella enterica serovar Paratyphi B from broilers and human patients in Belgium, 2008-10. </w:t>
      </w:r>
      <w:r w:rsidRPr="00436069">
        <w:rPr>
          <w:rFonts w:ascii="Times New Roman" w:hAnsi="Times New Roman" w:cs="Times New Roman"/>
          <w:i/>
        </w:rPr>
        <w:t>Journal of Antimicrobial Chemotherapy</w:t>
      </w:r>
      <w:r w:rsidRPr="00436069">
        <w:rPr>
          <w:rFonts w:ascii="Times New Roman" w:hAnsi="Times New Roman" w:cs="Times New Roman"/>
        </w:rPr>
        <w:t xml:space="preserve"> 69: 1257-1264.</w:t>
      </w:r>
    </w:p>
    <w:p w14:paraId="6F111614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Ferreira, J C, Penha Filho, R A, Andrade, L N, Berchieri, A, Jr. and Darini, A L (2014). Detection of chromosomal bla(CTX-M-2) in diverse Escherichia coli isolates from healthy broiler chickens. </w:t>
      </w:r>
      <w:r w:rsidRPr="00436069">
        <w:rPr>
          <w:rFonts w:ascii="Times New Roman" w:hAnsi="Times New Roman" w:cs="Times New Roman"/>
          <w:i/>
        </w:rPr>
        <w:t>Clinical Microbiology and Infection</w:t>
      </w:r>
      <w:r w:rsidRPr="00436069">
        <w:rPr>
          <w:rFonts w:ascii="Times New Roman" w:hAnsi="Times New Roman" w:cs="Times New Roman"/>
        </w:rPr>
        <w:t xml:space="preserve"> 20: O623-626.</w:t>
      </w:r>
    </w:p>
    <w:p w14:paraId="1C6739BB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Geser, N, Stephan, R and Hachler, H (2012). Occurrence and characteristics of extended-spectrum beta-lactamase (ESBL) producing Enterobacteriaceae in food producing animals, minced meat and raw milk. </w:t>
      </w:r>
      <w:r w:rsidRPr="00436069">
        <w:rPr>
          <w:rFonts w:ascii="Times New Roman" w:hAnsi="Times New Roman" w:cs="Times New Roman"/>
          <w:i/>
        </w:rPr>
        <w:t>BMC Veterinary Research</w:t>
      </w:r>
      <w:r w:rsidRPr="00436069">
        <w:rPr>
          <w:rFonts w:ascii="Times New Roman" w:hAnsi="Times New Roman" w:cs="Times New Roman"/>
        </w:rPr>
        <w:t xml:space="preserve"> 8.</w:t>
      </w:r>
    </w:p>
    <w:p w14:paraId="6C6B5CFF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Girlich, D, Poirel, L, Carattoli, A, Kempf, I, Lartigue, M F, Bertini, A and Nordmann, P (2007). Extended-spectrum beta-lactamase CTX-M-1 in Escherichia coli isolates from healthy poultry in France. </w:t>
      </w:r>
      <w:r w:rsidRPr="00436069">
        <w:rPr>
          <w:rFonts w:ascii="Times New Roman" w:hAnsi="Times New Roman" w:cs="Times New Roman"/>
          <w:i/>
        </w:rPr>
        <w:t>Applied and Environmental Microbiology</w:t>
      </w:r>
      <w:r w:rsidRPr="00436069">
        <w:rPr>
          <w:rFonts w:ascii="Times New Roman" w:hAnsi="Times New Roman" w:cs="Times New Roman"/>
        </w:rPr>
        <w:t xml:space="preserve"> 73: 4681-4685.</w:t>
      </w:r>
    </w:p>
    <w:p w14:paraId="330492F0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Hasman, H, Mevius, D, Veldman, K, Olesen, I and Aarestrup, F M (2005). beta-Lactamases among extended-spectrum beta-lactamase (ESBL)-resistant Salmonella from poultry, poultry products and human patients in The Netherlands. </w:t>
      </w:r>
      <w:r w:rsidRPr="00436069">
        <w:rPr>
          <w:rFonts w:ascii="Times New Roman" w:hAnsi="Times New Roman" w:cs="Times New Roman"/>
          <w:i/>
        </w:rPr>
        <w:t>Journal of Antimicrobial Chemotherapy</w:t>
      </w:r>
      <w:r w:rsidRPr="00436069">
        <w:rPr>
          <w:rFonts w:ascii="Times New Roman" w:hAnsi="Times New Roman" w:cs="Times New Roman"/>
        </w:rPr>
        <w:t xml:space="preserve"> 56: 115-121.</w:t>
      </w:r>
    </w:p>
    <w:p w14:paraId="0D25ADC8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Hiroi, M, Yamazaki, F, Harada, T, Takahashi, N, Iida, N, Noda, Y, Yagi, M, Nishio, T, Kanda, T, Kawamori, F, Sugiyama, K, Masuda, T, Hara-Kudo, Y and Ohashi, N (2012). Prevalence of extended-spectrum beta-lactamase-producing Escherichia coli and Klebsiella pneumoniae in food-producing animals. </w:t>
      </w:r>
      <w:r w:rsidRPr="00436069">
        <w:rPr>
          <w:rFonts w:ascii="Times New Roman" w:hAnsi="Times New Roman" w:cs="Times New Roman"/>
          <w:i/>
        </w:rPr>
        <w:t>The Journal of Veterinary Medical Science</w:t>
      </w:r>
      <w:r w:rsidRPr="00436069">
        <w:rPr>
          <w:rFonts w:ascii="Times New Roman" w:hAnsi="Times New Roman" w:cs="Times New Roman"/>
        </w:rPr>
        <w:t xml:space="preserve"> 74: 189-195.</w:t>
      </w:r>
    </w:p>
    <w:p w14:paraId="78B55E51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Hu, G Z, Chen, H Y, Si, H B, Deng, L X, Wei, Z Y, Yuan, L and Kuang, X H (2008). Phenotypic and molecular characterization of TEM-116 extended-spectrum beta-lactamase produced by a Shigella flexneri clinical isolate from chickens. </w:t>
      </w:r>
      <w:r w:rsidRPr="00436069">
        <w:rPr>
          <w:rFonts w:ascii="Times New Roman" w:hAnsi="Times New Roman" w:cs="Times New Roman"/>
          <w:i/>
        </w:rPr>
        <w:t>FEMS Microbiology Letters</w:t>
      </w:r>
      <w:r w:rsidRPr="00436069">
        <w:rPr>
          <w:rFonts w:ascii="Times New Roman" w:hAnsi="Times New Roman" w:cs="Times New Roman"/>
        </w:rPr>
        <w:t xml:space="preserve"> 279: 162-166.</w:t>
      </w:r>
    </w:p>
    <w:p w14:paraId="5140BA6D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Huijbers, P M, Van Hoek, A H, Graat, E A, Haenen, A P, Florijn, A, Hengeveld, P D and Van Duijkeren, E (2015). Methicillin-resistant Staphylococcus aureus and extended-spectrum and AmpC beta-lactamase-producing Escherichia coli in broilers and in people living and/or working on organic broiler farms. </w:t>
      </w:r>
      <w:r w:rsidRPr="00436069">
        <w:rPr>
          <w:rFonts w:ascii="Times New Roman" w:hAnsi="Times New Roman" w:cs="Times New Roman"/>
          <w:i/>
        </w:rPr>
        <w:t>Veterinary Microbiology</w:t>
      </w:r>
      <w:r w:rsidRPr="00436069">
        <w:rPr>
          <w:rFonts w:ascii="Times New Roman" w:hAnsi="Times New Roman" w:cs="Times New Roman"/>
        </w:rPr>
        <w:t xml:space="preserve"> 176: 120-125.</w:t>
      </w:r>
    </w:p>
    <w:p w14:paraId="43385A42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Kameyama, M, Chuma, T, Yokoi, T, Yabata, J, Tominaga, K, Miyasako, D, Iwata, H and Okamoto, K (2012). Emergence of Salmonella enterica serovar infantis harboring IncI1 plasmid with bla(CTX-M-14) in a broiler farm in Japan. </w:t>
      </w:r>
      <w:r w:rsidRPr="00436069">
        <w:rPr>
          <w:rFonts w:ascii="Times New Roman" w:hAnsi="Times New Roman" w:cs="Times New Roman"/>
          <w:i/>
        </w:rPr>
        <w:t>Journal of Veterinary Medical Science</w:t>
      </w:r>
      <w:r w:rsidRPr="00436069">
        <w:rPr>
          <w:rFonts w:ascii="Times New Roman" w:hAnsi="Times New Roman" w:cs="Times New Roman"/>
        </w:rPr>
        <w:t xml:space="preserve"> 74: 1213-1216.</w:t>
      </w:r>
    </w:p>
    <w:p w14:paraId="0173261F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Kawamura, K, Goto, K, Nakane, K and Arakawa, Y (2014). Molecular epidemiology of extended-spectrum beta-lactamases and Escherichia coli isolated from retail foods including chicken meat in Japan. </w:t>
      </w:r>
      <w:r w:rsidRPr="00436069">
        <w:rPr>
          <w:rFonts w:ascii="Times New Roman" w:hAnsi="Times New Roman" w:cs="Times New Roman"/>
          <w:i/>
        </w:rPr>
        <w:t>Foodborne Pathologens and Disease</w:t>
      </w:r>
      <w:r w:rsidRPr="00436069">
        <w:rPr>
          <w:rFonts w:ascii="Times New Roman" w:hAnsi="Times New Roman" w:cs="Times New Roman"/>
        </w:rPr>
        <w:t xml:space="preserve"> 11: 104-110.</w:t>
      </w:r>
    </w:p>
    <w:p w14:paraId="4F885C61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Leverstein-Van Hall, M A, Dierikx, C M, Cohen Stuart, J, Voets, G M, Van Den Munckhof, M P, Van Essen-Zandbergen, A, Platteel, T, Fluit, A C, Van De Sande-Bruinsma, N, Scharinga, J, Bonten, M J, Mevius, D J and National, E S G (2011). Dutch patients, retail chicken meat and poultry share the same ESBL genes, plasmids and strains. </w:t>
      </w:r>
      <w:r w:rsidRPr="00436069">
        <w:rPr>
          <w:rFonts w:ascii="Times New Roman" w:hAnsi="Times New Roman" w:cs="Times New Roman"/>
          <w:i/>
        </w:rPr>
        <w:t>Clinical Microbiology and Infection</w:t>
      </w:r>
      <w:r w:rsidRPr="00436069">
        <w:rPr>
          <w:rFonts w:ascii="Times New Roman" w:hAnsi="Times New Roman" w:cs="Times New Roman"/>
        </w:rPr>
        <w:t xml:space="preserve"> 17: 873-880.</w:t>
      </w:r>
    </w:p>
    <w:p w14:paraId="2CF4B8F7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Li, L, Jiang, Z G, Xia, L N, Shen, J Z, Dai, L, Wang, Y, Huang, S Y and Wu, C M (2010). Characterization of antimicrobial resistance and molecular determinants of beta-lactamase in Escherichia coli isolated from chickens in China during 1970-2007. </w:t>
      </w:r>
      <w:r w:rsidRPr="00436069">
        <w:rPr>
          <w:rFonts w:ascii="Times New Roman" w:hAnsi="Times New Roman" w:cs="Times New Roman"/>
          <w:i/>
        </w:rPr>
        <w:t>Veterinary Microbiology</w:t>
      </w:r>
      <w:r w:rsidRPr="00436069">
        <w:rPr>
          <w:rFonts w:ascii="Times New Roman" w:hAnsi="Times New Roman" w:cs="Times New Roman"/>
        </w:rPr>
        <w:t xml:space="preserve"> 144: 505-510.</w:t>
      </w:r>
    </w:p>
    <w:p w14:paraId="08FB8854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Liu, B T, Wang, X M, Liao, X P, Sun, J, Zhu, H Q, Chen, X Y and Liu, Y H (2011). Plasmid-mediated quinolone resistance determinants oqxAB and aac(6')-Ib-cr and extended-spectrum beta-lactamase gene blaCTX-M-24 co-located on the same plasmid in one Escherichia coli strain from China. </w:t>
      </w:r>
      <w:r w:rsidRPr="00436069">
        <w:rPr>
          <w:rFonts w:ascii="Times New Roman" w:hAnsi="Times New Roman" w:cs="Times New Roman"/>
          <w:i/>
        </w:rPr>
        <w:t>The Journal of Antimicrobial Chemotherapy</w:t>
      </w:r>
      <w:r w:rsidRPr="00436069">
        <w:rPr>
          <w:rFonts w:ascii="Times New Roman" w:hAnsi="Times New Roman" w:cs="Times New Roman"/>
        </w:rPr>
        <w:t xml:space="preserve"> 66: 1638-1639.</w:t>
      </w:r>
    </w:p>
    <w:p w14:paraId="59A13765" w14:textId="77777777" w:rsidR="00436069" w:rsidRPr="00436069" w:rsidRDefault="00436069" w:rsidP="00436069">
      <w:pPr>
        <w:pStyle w:val="EndNoteBibliography"/>
        <w:rPr>
          <w:rFonts w:ascii="Times New Roman" w:hAnsi="Times New Roman" w:cs="Times New Roman"/>
          <w:i/>
        </w:rPr>
      </w:pPr>
      <w:r w:rsidRPr="00436069">
        <w:rPr>
          <w:rFonts w:ascii="Times New Roman" w:hAnsi="Times New Roman" w:cs="Times New Roman"/>
        </w:rPr>
        <w:t xml:space="preserve">Meunier, D, Jouy, E, Lazizzera, C, Kobisch, M and Madec, J Y (2006). CTX-M-1- and CTX-M-15-type beta-lactamases in clinical Escherichia coli isolates recovered from food-producing animals in France. </w:t>
      </w:r>
      <w:r w:rsidRPr="00436069">
        <w:rPr>
          <w:rFonts w:ascii="Times New Roman" w:hAnsi="Times New Roman" w:cs="Times New Roman"/>
          <w:i/>
        </w:rPr>
        <w:t>International Journal of Antimicrobial Agents</w:t>
      </w:r>
    </w:p>
    <w:p w14:paraId="09C06FA2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 28: 402-407.</w:t>
      </w:r>
    </w:p>
    <w:p w14:paraId="1BCBDB0A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lastRenderedPageBreak/>
        <w:t xml:space="preserve">Overdevest, I T, Heck, M, Van Der Zwaluw, K, Huijsdens, X, Van Santen, M, Rijnsburger, M, Eustace, A, Xu, L, Hawkey, P, Savelkoul, P, Vandenbroucke-Grauls, C, Willemsen, I, Van Der Ven, J, Verhulst, C and Kluytmans, J A (2014). Extended-spectrum beta-lactamase producing Klebsiella spp. in chicken meat and humans: a comparison of typing methods. </w:t>
      </w:r>
      <w:r w:rsidRPr="00436069">
        <w:rPr>
          <w:rFonts w:ascii="Times New Roman" w:hAnsi="Times New Roman" w:cs="Times New Roman"/>
          <w:i/>
        </w:rPr>
        <w:t>Clinical Microbiology and Infection</w:t>
      </w:r>
      <w:r w:rsidRPr="00436069">
        <w:rPr>
          <w:rFonts w:ascii="Times New Roman" w:hAnsi="Times New Roman" w:cs="Times New Roman"/>
        </w:rPr>
        <w:t xml:space="preserve"> 20: 251-255.</w:t>
      </w:r>
    </w:p>
    <w:p w14:paraId="6F3CE9A2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Politi, L, Tassios, P T, Lambiri, M, Kansouzidou, A, Pasiotou, M, Vatopoulos, A C, Mellou, K, Legakis, N J and Tzouvelekis, L S (2005). Repeated occurrence of diverse extended-spectrum beta-lactamases in minor serotypes of food-borne Salmonella enterica subsp. enterica. </w:t>
      </w:r>
      <w:r w:rsidRPr="00436069">
        <w:rPr>
          <w:rFonts w:ascii="Times New Roman" w:hAnsi="Times New Roman" w:cs="Times New Roman"/>
          <w:i/>
        </w:rPr>
        <w:t>Journal of Clinical Microbiology</w:t>
      </w:r>
      <w:r w:rsidRPr="00436069">
        <w:rPr>
          <w:rFonts w:ascii="Times New Roman" w:hAnsi="Times New Roman" w:cs="Times New Roman"/>
        </w:rPr>
        <w:t xml:space="preserve"> 43: 3453-3456.</w:t>
      </w:r>
    </w:p>
    <w:p w14:paraId="3897A871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Riano, I, Moreno, M A, Teshager, T, Saenz, Y, Dominguez, L and Torres, C (2006). Detection and characterization of extended-spectrum beta-lactamases in Salmonella enterica strains of healthy food animals in Spain. </w:t>
      </w:r>
      <w:r w:rsidRPr="00436069">
        <w:rPr>
          <w:rFonts w:ascii="Times New Roman" w:hAnsi="Times New Roman" w:cs="Times New Roman"/>
          <w:i/>
        </w:rPr>
        <w:t>Journal of Antimicrobial Chemotherapy</w:t>
      </w:r>
      <w:r w:rsidRPr="00436069">
        <w:rPr>
          <w:rFonts w:ascii="Times New Roman" w:hAnsi="Times New Roman" w:cs="Times New Roman"/>
        </w:rPr>
        <w:t xml:space="preserve"> 58: 844-847.</w:t>
      </w:r>
    </w:p>
    <w:p w14:paraId="19E3B7BA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Shahada, F, Chuma, T, Dahshan, H, Akiba, M, Sueyoshi, M and Okamoto, K (2010). Detection and characterization of extended-spectrum beta-lactamase (TEM-52)-producing Salmonella serotype Infantis from broilers in Japan. </w:t>
      </w:r>
      <w:r w:rsidRPr="00436069">
        <w:rPr>
          <w:rFonts w:ascii="Times New Roman" w:hAnsi="Times New Roman" w:cs="Times New Roman"/>
          <w:i/>
        </w:rPr>
        <w:t>Foodborne Pathogens and Disease</w:t>
      </w:r>
      <w:r w:rsidRPr="00436069">
        <w:rPr>
          <w:rFonts w:ascii="Times New Roman" w:hAnsi="Times New Roman" w:cs="Times New Roman"/>
        </w:rPr>
        <w:t xml:space="preserve"> 7: 515-521.</w:t>
      </w:r>
    </w:p>
    <w:p w14:paraId="26A8CE7B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Shahada, F, Chuma, T, Kosugi, G, Kusumoto, M, Iwata, T and Akiba, M (2013). Distribution of extended-spectrum cephalosporin resistance determinants in Salmonella enterica and Escherichia coli isolated from broilers in southern Japan. </w:t>
      </w:r>
      <w:r w:rsidRPr="00436069">
        <w:rPr>
          <w:rFonts w:ascii="Times New Roman" w:hAnsi="Times New Roman" w:cs="Times New Roman"/>
          <w:i/>
        </w:rPr>
        <w:t>Poultry Science</w:t>
      </w:r>
      <w:r w:rsidRPr="00436069">
        <w:rPr>
          <w:rFonts w:ascii="Times New Roman" w:hAnsi="Times New Roman" w:cs="Times New Roman"/>
        </w:rPr>
        <w:t xml:space="preserve"> 92: 1641-1649.</w:t>
      </w:r>
    </w:p>
    <w:p w14:paraId="373BD3E4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Silva, K C, Fontes, L C, Moreno, A M, Astolfi-Ferreira, C S, Ferreira, A J and Lincopan, N (2013). Emergence of extended-spectrum-beta-lactamase CTX-M-2-producing Salmonella enterica serovars Schwarzengrund and Agona in poultry farms. </w:t>
      </w:r>
      <w:r w:rsidRPr="00436069">
        <w:rPr>
          <w:rFonts w:ascii="Times New Roman" w:hAnsi="Times New Roman" w:cs="Times New Roman"/>
          <w:i/>
        </w:rPr>
        <w:t>Antimicrobial Agents and Chemotherapy</w:t>
      </w:r>
      <w:r w:rsidRPr="00436069">
        <w:rPr>
          <w:rFonts w:ascii="Times New Roman" w:hAnsi="Times New Roman" w:cs="Times New Roman"/>
        </w:rPr>
        <w:t xml:space="preserve"> 57: 3458-3459.</w:t>
      </w:r>
    </w:p>
    <w:p w14:paraId="793EF123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Tschudin-Sutter, S, Frei, R, Stephan, R, Hachler, H, Nogarth, D and Widmer, A F (2014). Extended-spectrum beta-lactamase (ESBL)-producing Enterobacteriaceae: a threat from the kitchen. </w:t>
      </w:r>
      <w:r w:rsidRPr="00436069">
        <w:rPr>
          <w:rFonts w:ascii="Times New Roman" w:hAnsi="Times New Roman" w:cs="Times New Roman"/>
          <w:i/>
        </w:rPr>
        <w:t>Infection Control and Hospital Epidemiology</w:t>
      </w:r>
      <w:r w:rsidRPr="00436069">
        <w:rPr>
          <w:rFonts w:ascii="Times New Roman" w:hAnsi="Times New Roman" w:cs="Times New Roman"/>
        </w:rPr>
        <w:t xml:space="preserve"> 35: 581-584.</w:t>
      </w:r>
    </w:p>
    <w:p w14:paraId="519A0E5B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Wang, J, Stephan, R, Power, K, Yan, Q Q, Hachler, H and Fanning, S (2014). Nucleotide sequences of 16 transmissible plasmids identified in nine multidrug-resistant Escherichia coli isolates expressing an ESBL phenotype isolated from food-producing animals and healthy humans. </w:t>
      </w:r>
      <w:r w:rsidRPr="00436069">
        <w:rPr>
          <w:rFonts w:ascii="Times New Roman" w:hAnsi="Times New Roman" w:cs="Times New Roman"/>
          <w:i/>
        </w:rPr>
        <w:t>Journal of Antimicrobial Chemotherapy</w:t>
      </w:r>
      <w:r w:rsidRPr="00436069">
        <w:rPr>
          <w:rFonts w:ascii="Times New Roman" w:hAnsi="Times New Roman" w:cs="Times New Roman"/>
        </w:rPr>
        <w:t xml:space="preserve"> 69: 2658-2668.</w:t>
      </w:r>
    </w:p>
    <w:p w14:paraId="1D466199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Warren, R E, Ensor, V M, O'neill, P, Butler, V, Taylor, J, Nye, K, Harvey, M, Livermore, D M, Woodford, N and Hawkey, P M (2008). Imported chicken meat as a potential source of quinolone-resistant Escherichia coli producing extended-spectrum beta-lactamases in the UK. </w:t>
      </w:r>
      <w:r w:rsidRPr="00436069">
        <w:rPr>
          <w:rFonts w:ascii="Times New Roman" w:hAnsi="Times New Roman" w:cs="Times New Roman"/>
          <w:i/>
        </w:rPr>
        <w:t>Journal of Antimicrobial Chemotherapy</w:t>
      </w:r>
      <w:r w:rsidRPr="00436069">
        <w:rPr>
          <w:rFonts w:ascii="Times New Roman" w:hAnsi="Times New Roman" w:cs="Times New Roman"/>
        </w:rPr>
        <w:t xml:space="preserve"> 61: 504-508.</w:t>
      </w:r>
    </w:p>
    <w:p w14:paraId="0857066D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Wasyl, D, Kern-Zdanowicz, I, Domanska-Blicharz, K, Zajac, M and Hoszowski, A (2015). High-level fluoroquinolone resistant Salmonella enterica serovar Kentucky ST198 epidemic clone with IncA/C conjugative plasmid carrying bla(CTX-M-25) gene. </w:t>
      </w:r>
      <w:r w:rsidRPr="00436069">
        <w:rPr>
          <w:rFonts w:ascii="Times New Roman" w:hAnsi="Times New Roman" w:cs="Times New Roman"/>
          <w:i/>
        </w:rPr>
        <w:t>Veterinary Microbiology</w:t>
      </w:r>
      <w:r w:rsidRPr="00436069">
        <w:rPr>
          <w:rFonts w:ascii="Times New Roman" w:hAnsi="Times New Roman" w:cs="Times New Roman"/>
        </w:rPr>
        <w:t xml:space="preserve"> 175: 85-91.</w:t>
      </w:r>
    </w:p>
    <w:p w14:paraId="16D62C93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Weill, F X, Lailler, R, Praud, K, Kerouanton, A, Fabre, L, Brisabois, A, Grimont, P A and Cloeckaert, A (2004). Emergence of extended-spectrum-beta-lactamase (CTX-M-9)-producing multiresistant strains of Salmonella enterica serotype Virchow in poultry and humans in France. </w:t>
      </w:r>
      <w:r w:rsidRPr="00436069">
        <w:rPr>
          <w:rFonts w:ascii="Times New Roman" w:hAnsi="Times New Roman" w:cs="Times New Roman"/>
          <w:i/>
        </w:rPr>
        <w:t>Journal of Clinical Microbiology</w:t>
      </w:r>
      <w:r w:rsidRPr="00436069">
        <w:rPr>
          <w:rFonts w:ascii="Times New Roman" w:hAnsi="Times New Roman" w:cs="Times New Roman"/>
        </w:rPr>
        <w:t xml:space="preserve"> 42: 5767-5773.</w:t>
      </w:r>
    </w:p>
    <w:p w14:paraId="626CB165" w14:textId="77777777" w:rsidR="00436069" w:rsidRPr="00436069" w:rsidRDefault="00436069" w:rsidP="00436069">
      <w:pPr>
        <w:pStyle w:val="EndNoteBibliography"/>
        <w:spacing w:after="0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Wong, M H, Wan, H Y and Chen, S (2013). Characterization of multidrug-resistant Proteus mirabilis isolated from chicken carcasses. </w:t>
      </w:r>
      <w:r w:rsidRPr="00436069">
        <w:rPr>
          <w:rFonts w:ascii="Times New Roman" w:hAnsi="Times New Roman" w:cs="Times New Roman"/>
          <w:i/>
        </w:rPr>
        <w:t>Foodborne Pathogens and Disease</w:t>
      </w:r>
      <w:r w:rsidRPr="00436069">
        <w:rPr>
          <w:rFonts w:ascii="Times New Roman" w:hAnsi="Times New Roman" w:cs="Times New Roman"/>
        </w:rPr>
        <w:t xml:space="preserve"> 10: 177-181.</w:t>
      </w:r>
    </w:p>
    <w:p w14:paraId="091EC810" w14:textId="77777777" w:rsidR="00436069" w:rsidRPr="00436069" w:rsidRDefault="00436069" w:rsidP="00436069">
      <w:pPr>
        <w:pStyle w:val="EndNoteBibliography"/>
        <w:rPr>
          <w:rFonts w:ascii="Times New Roman" w:hAnsi="Times New Roman" w:cs="Times New Roman"/>
        </w:rPr>
      </w:pPr>
      <w:r w:rsidRPr="00436069">
        <w:rPr>
          <w:rFonts w:ascii="Times New Roman" w:hAnsi="Times New Roman" w:cs="Times New Roman"/>
        </w:rPr>
        <w:t xml:space="preserve">Zurfluh, K, Wang, J, Klumpp, J, Nuesch-Inderbinen, M, Fanning, S and Stephan, R (2014). Vertical transmission of highly similar bla CTX-M-1-harboring IncI1 plasmids in Escherichia coli with different MLST types in the poultry production pyramid. </w:t>
      </w:r>
      <w:r w:rsidRPr="00436069">
        <w:rPr>
          <w:rFonts w:ascii="Times New Roman" w:hAnsi="Times New Roman" w:cs="Times New Roman"/>
          <w:i/>
        </w:rPr>
        <w:t>Front Microbiol</w:t>
      </w:r>
      <w:r w:rsidRPr="00436069">
        <w:rPr>
          <w:rFonts w:ascii="Times New Roman" w:hAnsi="Times New Roman" w:cs="Times New Roman"/>
        </w:rPr>
        <w:t xml:space="preserve"> 5: 519.</w:t>
      </w:r>
    </w:p>
    <w:p w14:paraId="0D1A6560" w14:textId="45A2789A" w:rsidR="00EF0A37" w:rsidRPr="00181CC8" w:rsidRDefault="00DF60ED" w:rsidP="00EF0A3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sectPr w:rsidR="00EF0A37" w:rsidRPr="00181CC8" w:rsidSect="001A3766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9"/>
    <w:multiLevelType w:val="singleLevel"/>
    <w:tmpl w:val="023045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 w15:restartNumberingAfterBreak="0">
    <w:nsid w:val="052D3A95"/>
    <w:multiLevelType w:val="hybridMultilevel"/>
    <w:tmpl w:val="4E1C004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D56C08"/>
    <w:multiLevelType w:val="hybridMultilevel"/>
    <w:tmpl w:val="5EA41A1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2614D6"/>
    <w:multiLevelType w:val="hybridMultilevel"/>
    <w:tmpl w:val="92CABEAC"/>
    <w:lvl w:ilvl="0" w:tplc="61AEA438">
      <w:start w:val="9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 Ev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5ep9tf70sa5iewtatpzw0uazszd59trpre&quot;&gt;PhD Saliu26&lt;record-ids&gt;&lt;item&gt;255&lt;/item&gt;&lt;item&gt;256&lt;/item&gt;&lt;item&gt;266&lt;/item&gt;&lt;item&gt;268&lt;/item&gt;&lt;item&gt;271&lt;/item&gt;&lt;item&gt;277&lt;/item&gt;&lt;item&gt;278&lt;/item&gt;&lt;item&gt;279&lt;/item&gt;&lt;item&gt;280&lt;/item&gt;&lt;item&gt;284&lt;/item&gt;&lt;item&gt;285&lt;/item&gt;&lt;item&gt;287&lt;/item&gt;&lt;item&gt;288&lt;/item&gt;&lt;item&gt;294&lt;/item&gt;&lt;item&gt;295&lt;/item&gt;&lt;item&gt;318&lt;/item&gt;&lt;item&gt;322&lt;/item&gt;&lt;item&gt;324&lt;/item&gt;&lt;item&gt;339&lt;/item&gt;&lt;item&gt;341&lt;/item&gt;&lt;item&gt;342&lt;/item&gt;&lt;item&gt;343&lt;/item&gt;&lt;item&gt;346&lt;/item&gt;&lt;item&gt;350&lt;/item&gt;&lt;item&gt;361&lt;/item&gt;&lt;item&gt;363&lt;/item&gt;&lt;item&gt;364&lt;/item&gt;&lt;item&gt;387&lt;/item&gt;&lt;item&gt;396&lt;/item&gt;&lt;item&gt;404&lt;/item&gt;&lt;item&gt;409&lt;/item&gt;&lt;item&gt;411&lt;/item&gt;&lt;item&gt;419&lt;/item&gt;&lt;item&gt;423&lt;/item&gt;&lt;item&gt;425&lt;/item&gt;&lt;item&gt;428&lt;/item&gt;&lt;item&gt;429&lt;/item&gt;&lt;item&gt;431&lt;/item&gt;&lt;item&gt;432&lt;/item&gt;&lt;item&gt;730&lt;/item&gt;&lt;/record-ids&gt;&lt;/item&gt;&lt;/Libraries&gt;"/>
  </w:docVars>
  <w:rsids>
    <w:rsidRoot w:val="00EF0A37"/>
    <w:rsid w:val="00181CC8"/>
    <w:rsid w:val="001A3766"/>
    <w:rsid w:val="003776F3"/>
    <w:rsid w:val="00397C31"/>
    <w:rsid w:val="003A7588"/>
    <w:rsid w:val="00436069"/>
    <w:rsid w:val="004C7B19"/>
    <w:rsid w:val="007A1228"/>
    <w:rsid w:val="008611C0"/>
    <w:rsid w:val="00872C59"/>
    <w:rsid w:val="00900BB9"/>
    <w:rsid w:val="00AD1097"/>
    <w:rsid w:val="00CA0287"/>
    <w:rsid w:val="00DF60ED"/>
    <w:rsid w:val="00E10E74"/>
    <w:rsid w:val="00EF0737"/>
    <w:rsid w:val="00EF0A37"/>
    <w:rsid w:val="00F65EDE"/>
    <w:rsid w:val="00F86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6F8A06"/>
  <w15:chartTrackingRefBased/>
  <w15:docId w15:val="{4D31EBF8-5BFB-423B-8314-9C37F33111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qFormat/>
    <w:rsid w:val="00EF0A3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Textkrper"/>
    <w:link w:val="berschrift2Zchn"/>
    <w:unhideWhenUsed/>
    <w:qFormat/>
    <w:rsid w:val="00E10E74"/>
    <w:pPr>
      <w:keepNext/>
      <w:keepLines/>
      <w:tabs>
        <w:tab w:val="num" w:pos="360"/>
      </w:tabs>
      <w:suppressAutoHyphens/>
      <w:spacing w:before="40" w:after="0" w:line="256" w:lineRule="auto"/>
      <w:outlineLvl w:val="1"/>
    </w:pPr>
    <w:rPr>
      <w:rFonts w:ascii="Times New Roman" w:eastAsia="SimSun" w:hAnsi="Times New Roman" w:cs="Times New Roman"/>
      <w:b/>
      <w:kern w:val="2"/>
      <w:sz w:val="28"/>
      <w:szCs w:val="26"/>
      <w:lang w:val="en-US" w:eastAsia="ar-SA"/>
    </w:rPr>
  </w:style>
  <w:style w:type="paragraph" w:styleId="berschrift3">
    <w:name w:val="heading 3"/>
    <w:basedOn w:val="Standard"/>
    <w:next w:val="Textkrper"/>
    <w:link w:val="berschrift3Zchn"/>
    <w:unhideWhenUsed/>
    <w:qFormat/>
    <w:rsid w:val="00EF0A37"/>
    <w:pPr>
      <w:keepNext/>
      <w:keepLines/>
      <w:tabs>
        <w:tab w:val="num" w:pos="360"/>
      </w:tabs>
      <w:suppressAutoHyphens/>
      <w:spacing w:before="40" w:after="0" w:line="256" w:lineRule="auto"/>
      <w:outlineLvl w:val="2"/>
    </w:pPr>
    <w:rPr>
      <w:rFonts w:ascii="Arial" w:eastAsia="SimSun" w:hAnsi="Arial" w:cs="Times New Roman"/>
      <w:color w:val="1F4D78"/>
      <w:kern w:val="2"/>
      <w:sz w:val="24"/>
      <w:szCs w:val="24"/>
      <w:lang w:val="en-US" w:eastAsia="ar-SA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F0A37"/>
    <w:pPr>
      <w:keepNext/>
      <w:keepLines/>
      <w:spacing w:before="40" w:after="0" w:line="276" w:lineRule="auto"/>
      <w:outlineLvl w:val="3"/>
    </w:pPr>
    <w:rPr>
      <w:rFonts w:ascii="Arial" w:eastAsiaTheme="majorEastAsia" w:hAnsi="Arial" w:cstheme="majorBidi"/>
      <w:iCs/>
      <w:color w:val="2E74B5" w:themeColor="accent1" w:themeShade="BF"/>
      <w:lang w:val="en-US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EF0A37"/>
    <w:pPr>
      <w:keepNext/>
      <w:keepLines/>
      <w:spacing w:before="40" w:after="0" w:line="276" w:lineRule="auto"/>
      <w:outlineLvl w:val="4"/>
    </w:pPr>
    <w:rPr>
      <w:rFonts w:ascii="Arial" w:eastAsiaTheme="majorEastAsia" w:hAnsi="Arial" w:cstheme="majorBidi"/>
      <w:color w:val="2E74B5" w:themeColor="accent1" w:themeShade="BF"/>
      <w:lang w:val="en-US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EF0A37"/>
    <w:pPr>
      <w:keepNext/>
      <w:keepLines/>
      <w:spacing w:before="40" w:after="0" w:line="276" w:lineRule="auto"/>
      <w:outlineLvl w:val="5"/>
    </w:pPr>
    <w:rPr>
      <w:rFonts w:ascii="Arial" w:eastAsiaTheme="majorEastAsia" w:hAnsi="Arial" w:cstheme="majorBidi"/>
      <w:color w:val="1F4D78" w:themeColor="accent1" w:themeShade="7F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3A7588"/>
    <w:pPr>
      <w:ind w:firstLine="709"/>
    </w:pPr>
    <w:rPr>
      <w:rFonts w:ascii="Arial" w:hAnsi="Arial"/>
    </w:rPr>
  </w:style>
  <w:style w:type="character" w:customStyle="1" w:styleId="berschrift1Zchn">
    <w:name w:val="Überschrift 1 Zchn"/>
    <w:basedOn w:val="Absatz-Standardschriftart"/>
    <w:link w:val="berschrift1"/>
    <w:rsid w:val="00EF0A3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rsid w:val="00E10E74"/>
    <w:rPr>
      <w:rFonts w:ascii="Times New Roman" w:eastAsia="SimSun" w:hAnsi="Times New Roman" w:cs="Times New Roman"/>
      <w:b/>
      <w:kern w:val="2"/>
      <w:sz w:val="28"/>
      <w:szCs w:val="26"/>
      <w:lang w:val="en-US" w:eastAsia="ar-SA"/>
    </w:rPr>
  </w:style>
  <w:style w:type="character" w:customStyle="1" w:styleId="berschrift3Zchn">
    <w:name w:val="Überschrift 3 Zchn"/>
    <w:basedOn w:val="Absatz-Standardschriftart"/>
    <w:link w:val="berschrift3"/>
    <w:rsid w:val="00EF0A37"/>
    <w:rPr>
      <w:rFonts w:ascii="Arial" w:eastAsia="SimSun" w:hAnsi="Arial" w:cs="Times New Roman"/>
      <w:color w:val="1F4D78"/>
      <w:kern w:val="2"/>
      <w:sz w:val="24"/>
      <w:szCs w:val="24"/>
      <w:lang w:val="en-US" w:eastAsia="ar-SA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F0A37"/>
    <w:rPr>
      <w:rFonts w:ascii="Arial" w:eastAsiaTheme="majorEastAsia" w:hAnsi="Arial" w:cstheme="majorBidi"/>
      <w:iCs/>
      <w:color w:val="2E74B5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EF0A37"/>
    <w:rPr>
      <w:rFonts w:ascii="Arial" w:eastAsiaTheme="majorEastAsia" w:hAnsi="Arial" w:cstheme="majorBidi"/>
      <w:color w:val="2E74B5" w:themeColor="accent1" w:themeShade="B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EF0A37"/>
    <w:rPr>
      <w:rFonts w:ascii="Arial" w:eastAsiaTheme="majorEastAsia" w:hAnsi="Arial" w:cstheme="majorBidi"/>
      <w:color w:val="1F4D78" w:themeColor="accent1" w:themeShade="7F"/>
      <w:lang w:val="en-US"/>
    </w:rPr>
  </w:style>
  <w:style w:type="paragraph" w:styleId="Textkrper">
    <w:name w:val="Body Text"/>
    <w:basedOn w:val="Standard"/>
    <w:link w:val="TextkrperZchn"/>
    <w:uiPriority w:val="99"/>
    <w:unhideWhenUsed/>
    <w:rsid w:val="00EF0A37"/>
    <w:pPr>
      <w:spacing w:after="120" w:line="276" w:lineRule="auto"/>
    </w:pPr>
    <w:rPr>
      <w:rFonts w:ascii="Arial" w:hAnsi="Arial"/>
      <w:lang w:val="en-US"/>
    </w:rPr>
  </w:style>
  <w:style w:type="character" w:customStyle="1" w:styleId="TextkrperZchn">
    <w:name w:val="Textkörper Zchn"/>
    <w:basedOn w:val="Absatz-Standardschriftart"/>
    <w:link w:val="Textkrper"/>
    <w:uiPriority w:val="99"/>
    <w:rsid w:val="00EF0A37"/>
    <w:rPr>
      <w:rFonts w:ascii="Arial" w:hAnsi="Arial"/>
      <w:lang w:val="en-US"/>
    </w:rPr>
  </w:style>
  <w:style w:type="table" w:styleId="Tabellenraster">
    <w:name w:val="Table Grid"/>
    <w:basedOn w:val="NormaleTabelle"/>
    <w:uiPriority w:val="59"/>
    <w:rsid w:val="00EF0A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EF0A37"/>
    <w:pPr>
      <w:tabs>
        <w:tab w:val="center" w:pos="4536"/>
        <w:tab w:val="right" w:pos="9072"/>
      </w:tabs>
      <w:spacing w:after="0" w:line="240" w:lineRule="auto"/>
    </w:pPr>
    <w:rPr>
      <w:rFonts w:ascii="Arial" w:hAnsi="Arial"/>
      <w:lang w:val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EF0A37"/>
    <w:rPr>
      <w:rFonts w:ascii="Arial" w:hAnsi="Arial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EF0A37"/>
    <w:pPr>
      <w:tabs>
        <w:tab w:val="center" w:pos="4536"/>
        <w:tab w:val="right" w:pos="9072"/>
      </w:tabs>
      <w:spacing w:after="0" w:line="240" w:lineRule="auto"/>
    </w:pPr>
    <w:rPr>
      <w:rFonts w:ascii="Arial" w:hAnsi="Arial"/>
      <w:lang w:val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EF0A37"/>
    <w:rPr>
      <w:rFonts w:ascii="Arial" w:hAnsi="Arial"/>
      <w:lang w:val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F0A37"/>
    <w:pPr>
      <w:spacing w:before="480" w:line="276" w:lineRule="auto"/>
      <w:outlineLvl w:val="9"/>
    </w:pPr>
    <w:rPr>
      <w:rFonts w:ascii="Arial" w:hAnsi="Arial"/>
      <w:b/>
      <w:bCs/>
      <w:sz w:val="28"/>
      <w:szCs w:val="28"/>
      <w:lang w:val="en-US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F0A37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F0A37"/>
    <w:rPr>
      <w:rFonts w:ascii="Tahoma" w:hAnsi="Tahoma" w:cs="Tahoma"/>
      <w:sz w:val="16"/>
      <w:szCs w:val="16"/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EF0A37"/>
    <w:pPr>
      <w:tabs>
        <w:tab w:val="right" w:leader="dot" w:pos="9062"/>
      </w:tabs>
      <w:spacing w:after="100" w:line="276" w:lineRule="auto"/>
    </w:pPr>
    <w:rPr>
      <w:rFonts w:ascii="Arial" w:hAnsi="Arial"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EF0A37"/>
    <w:pPr>
      <w:spacing w:after="100" w:line="276" w:lineRule="auto"/>
      <w:ind w:left="220"/>
    </w:pPr>
    <w:rPr>
      <w:rFonts w:ascii="Arial" w:hAnsi="Arial"/>
      <w:lang w:val="en-US"/>
    </w:rPr>
  </w:style>
  <w:style w:type="paragraph" w:styleId="Verzeichnis3">
    <w:name w:val="toc 3"/>
    <w:basedOn w:val="Standard"/>
    <w:next w:val="Standard"/>
    <w:autoRedefine/>
    <w:uiPriority w:val="39"/>
    <w:unhideWhenUsed/>
    <w:rsid w:val="00EF0A37"/>
    <w:pPr>
      <w:spacing w:after="100" w:line="276" w:lineRule="auto"/>
      <w:ind w:left="440"/>
    </w:pPr>
    <w:rPr>
      <w:rFonts w:ascii="Arial" w:hAnsi="Arial"/>
      <w:lang w:val="en-US"/>
    </w:rPr>
  </w:style>
  <w:style w:type="character" w:styleId="Hyperlink">
    <w:name w:val="Hyperlink"/>
    <w:basedOn w:val="Absatz-Standardschriftart"/>
    <w:uiPriority w:val="99"/>
    <w:unhideWhenUsed/>
    <w:rsid w:val="00EF0A37"/>
    <w:rPr>
      <w:color w:val="0563C1" w:themeColor="hyperlink"/>
      <w:u w:val="single"/>
    </w:rPr>
  </w:style>
  <w:style w:type="character" w:customStyle="1" w:styleId="mw-headline">
    <w:name w:val="mw-headline"/>
    <w:basedOn w:val="Absatz-Standardschriftart"/>
    <w:rsid w:val="00EF0A37"/>
  </w:style>
  <w:style w:type="paragraph" w:customStyle="1" w:styleId="inTabelle">
    <w:name w:val="in Tabelle"/>
    <w:basedOn w:val="Textkrper"/>
    <w:link w:val="inTabelleZchn"/>
    <w:qFormat/>
    <w:rsid w:val="00EF0A37"/>
    <w:pPr>
      <w:spacing w:line="240" w:lineRule="auto"/>
    </w:pPr>
    <w:rPr>
      <w:sz w:val="20"/>
      <w:lang w:eastAsia="ar-SA"/>
    </w:rPr>
  </w:style>
  <w:style w:type="character" w:customStyle="1" w:styleId="inTabelleZchn">
    <w:name w:val="in Tabelle Zchn"/>
    <w:basedOn w:val="TextkrperZchn"/>
    <w:link w:val="inTabelle"/>
    <w:rsid w:val="00EF0A37"/>
    <w:rPr>
      <w:rFonts w:ascii="Arial" w:hAnsi="Arial"/>
      <w:sz w:val="20"/>
      <w:lang w:val="en-US" w:eastAsia="ar-SA"/>
    </w:rPr>
  </w:style>
  <w:style w:type="paragraph" w:styleId="Beschriftung">
    <w:name w:val="caption"/>
    <w:basedOn w:val="Standard"/>
    <w:next w:val="Standard"/>
    <w:uiPriority w:val="35"/>
    <w:unhideWhenUsed/>
    <w:qFormat/>
    <w:rsid w:val="00EF0A37"/>
    <w:pPr>
      <w:spacing w:before="200" w:after="100" w:line="240" w:lineRule="auto"/>
    </w:pPr>
    <w:rPr>
      <w:rFonts w:ascii="Arial" w:hAnsi="Arial"/>
      <w:b/>
      <w:bCs/>
      <w:szCs w:val="18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EF0A37"/>
    <w:pPr>
      <w:spacing w:after="0" w:line="276" w:lineRule="auto"/>
      <w:jc w:val="center"/>
    </w:pPr>
    <w:rPr>
      <w:rFonts w:ascii="Calibri" w:hAnsi="Calibri" w:cs="Arial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F0A37"/>
    <w:rPr>
      <w:rFonts w:ascii="Calibri" w:hAnsi="Calibri" w:cs="Arial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F0A37"/>
    <w:pPr>
      <w:spacing w:after="200" w:line="240" w:lineRule="auto"/>
    </w:pPr>
    <w:rPr>
      <w:rFonts w:ascii="Calibri" w:hAnsi="Calibri" w:cs="Arial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F0A37"/>
    <w:rPr>
      <w:rFonts w:ascii="Calibri" w:hAnsi="Calibri" w:cs="Arial"/>
      <w:noProof/>
      <w:lang w:val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EF0A37"/>
    <w:pPr>
      <w:spacing w:after="0" w:line="240" w:lineRule="auto"/>
    </w:pPr>
    <w:rPr>
      <w:rFonts w:ascii="Arial" w:hAnsi="Arial"/>
      <w:sz w:val="20"/>
      <w:szCs w:val="20"/>
      <w:lang w:val="en-US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EF0A37"/>
    <w:rPr>
      <w:rFonts w:ascii="Arial" w:hAnsi="Arial"/>
      <w:sz w:val="20"/>
      <w:szCs w:val="20"/>
      <w:lang w:val="en-US"/>
    </w:rPr>
  </w:style>
  <w:style w:type="character" w:styleId="Funotenzeichen">
    <w:name w:val="footnote reference"/>
    <w:basedOn w:val="Absatz-Standardschriftart"/>
    <w:uiPriority w:val="99"/>
    <w:semiHidden/>
    <w:unhideWhenUsed/>
    <w:rsid w:val="00EF0A37"/>
    <w:rPr>
      <w:vertAlign w:val="superscript"/>
    </w:rPr>
  </w:style>
  <w:style w:type="character" w:customStyle="1" w:styleId="tagtrans">
    <w:name w:val="tag_trans"/>
    <w:basedOn w:val="Absatz-Standardschriftart"/>
    <w:rsid w:val="00EF0A37"/>
  </w:style>
  <w:style w:type="paragraph" w:customStyle="1" w:styleId="xl63">
    <w:name w:val="xl63"/>
    <w:basedOn w:val="Standard"/>
    <w:rsid w:val="00EF0A37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24"/>
      <w:szCs w:val="24"/>
      <w:lang w:eastAsia="de-DE"/>
    </w:rPr>
  </w:style>
  <w:style w:type="paragraph" w:customStyle="1" w:styleId="xl64">
    <w:name w:val="xl64"/>
    <w:basedOn w:val="Standard"/>
    <w:rsid w:val="00EF0A37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24"/>
      <w:szCs w:val="24"/>
      <w:lang w:eastAsia="de-DE"/>
    </w:rPr>
  </w:style>
  <w:style w:type="paragraph" w:customStyle="1" w:styleId="xl65">
    <w:name w:val="xl65"/>
    <w:basedOn w:val="Standard"/>
    <w:rsid w:val="00EF0A37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6">
    <w:name w:val="xl66"/>
    <w:basedOn w:val="Standard"/>
    <w:rsid w:val="00EF0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7">
    <w:name w:val="xl67"/>
    <w:basedOn w:val="Standard"/>
    <w:rsid w:val="00EF0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8">
    <w:name w:val="xl68"/>
    <w:basedOn w:val="Standard"/>
    <w:rsid w:val="00EF0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9">
    <w:name w:val="xl69"/>
    <w:basedOn w:val="Standard"/>
    <w:rsid w:val="00EF0A37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70">
    <w:name w:val="xl70"/>
    <w:basedOn w:val="Standard"/>
    <w:rsid w:val="00EF0A37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71">
    <w:name w:val="xl71"/>
    <w:basedOn w:val="Standard"/>
    <w:rsid w:val="00EF0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F0A3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F0A37"/>
    <w:pPr>
      <w:spacing w:after="200" w:line="240" w:lineRule="auto"/>
    </w:pPr>
    <w:rPr>
      <w:rFonts w:ascii="Arial" w:hAnsi="Arial"/>
      <w:sz w:val="20"/>
      <w:szCs w:val="20"/>
      <w:lang w:val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F0A37"/>
    <w:rPr>
      <w:rFonts w:ascii="Arial" w:hAnsi="Arial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F0A3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F0A37"/>
    <w:rPr>
      <w:rFonts w:ascii="Arial" w:hAnsi="Arial"/>
      <w:b/>
      <w:bCs/>
      <w:sz w:val="20"/>
      <w:szCs w:val="20"/>
      <w:lang w:val="en-US"/>
    </w:rPr>
  </w:style>
  <w:style w:type="paragraph" w:styleId="Aufzhlungszeichen">
    <w:name w:val="List Bullet"/>
    <w:basedOn w:val="Standard"/>
    <w:uiPriority w:val="99"/>
    <w:unhideWhenUsed/>
    <w:rsid w:val="00EF0A37"/>
    <w:pPr>
      <w:numPr>
        <w:numId w:val="4"/>
      </w:numPr>
      <w:spacing w:after="200" w:line="276" w:lineRule="auto"/>
      <w:contextualSpacing/>
    </w:pPr>
    <w:rPr>
      <w:rFonts w:ascii="Arial" w:hAnsi="Arial"/>
      <w:lang w:val="en-US"/>
    </w:rPr>
  </w:style>
  <w:style w:type="character" w:customStyle="1" w:styleId="st">
    <w:name w:val="st"/>
    <w:basedOn w:val="Absatz-Standardschriftart"/>
    <w:rsid w:val="00EF0A37"/>
  </w:style>
  <w:style w:type="character" w:styleId="Hervorhebung">
    <w:name w:val="Emphasis"/>
    <w:basedOn w:val="Absatz-Standardschriftart"/>
    <w:uiPriority w:val="20"/>
    <w:qFormat/>
    <w:rsid w:val="00EF0A37"/>
    <w:rPr>
      <w:i/>
      <w:iCs/>
    </w:rPr>
  </w:style>
  <w:style w:type="paragraph" w:styleId="Verzeichnis4">
    <w:name w:val="toc 4"/>
    <w:basedOn w:val="Standard"/>
    <w:next w:val="Standard"/>
    <w:autoRedefine/>
    <w:uiPriority w:val="39"/>
    <w:unhideWhenUsed/>
    <w:rsid w:val="00EF0A37"/>
    <w:pPr>
      <w:spacing w:after="100" w:line="276" w:lineRule="auto"/>
      <w:ind w:left="660"/>
    </w:pPr>
    <w:rPr>
      <w:rFonts w:ascii="Arial" w:hAnsi="Arial"/>
      <w:lang w:val="en-US"/>
    </w:rPr>
  </w:style>
  <w:style w:type="paragraph" w:styleId="Verzeichnis5">
    <w:name w:val="toc 5"/>
    <w:basedOn w:val="Standard"/>
    <w:next w:val="Standard"/>
    <w:autoRedefine/>
    <w:uiPriority w:val="39"/>
    <w:unhideWhenUsed/>
    <w:rsid w:val="00EF0A37"/>
    <w:pPr>
      <w:spacing w:after="100" w:line="276" w:lineRule="auto"/>
      <w:ind w:left="880"/>
    </w:pPr>
    <w:rPr>
      <w:rFonts w:ascii="Arial" w:hAnsi="Aria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4BE5C3-B87C-4231-B889-C99F4A497A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824</Words>
  <Characters>24093</Characters>
  <Application>Microsoft Office Word</Application>
  <DocSecurity>0</DocSecurity>
  <Lines>200</Lines>
  <Paragraphs>5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reie Universitaet Berlin</Company>
  <LinksUpToDate>false</LinksUpToDate>
  <CharactersWithSpaces>278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iu, Eva-Maria</dc:creator>
  <cp:keywords/>
  <dc:description/>
  <cp:lastModifiedBy>Eva Saliu</cp:lastModifiedBy>
  <cp:revision>4</cp:revision>
  <dcterms:created xsi:type="dcterms:W3CDTF">2016-08-22T14:06:00Z</dcterms:created>
  <dcterms:modified xsi:type="dcterms:W3CDTF">2016-08-22T21:32:00Z</dcterms:modified>
</cp:coreProperties>
</file>